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4E61" w:rsidRPr="000268BA" w:rsidRDefault="000A4E61" w:rsidP="000A4E61">
      <w:pPr>
        <w:pStyle w:val="Heading1"/>
      </w:pPr>
      <w:bookmarkStart w:id="0" w:name="_Toc190691690"/>
      <w:r w:rsidRPr="000268BA">
        <w:t>BAB II</w:t>
      </w:r>
      <w:bookmarkEnd w:id="0"/>
    </w:p>
    <w:p w:rsidR="000A4E61" w:rsidRPr="000268BA" w:rsidRDefault="000A4E61" w:rsidP="000A4E61">
      <w:pPr>
        <w:pStyle w:val="Heading1"/>
      </w:pPr>
      <w:bookmarkStart w:id="1" w:name="_Toc190691691"/>
      <w:r w:rsidRPr="000268BA">
        <w:t>TINJAUAN PUSTAKA</w:t>
      </w:r>
      <w:bookmarkEnd w:id="1"/>
    </w:p>
    <w:p w:rsidR="000A4E61" w:rsidRPr="00B46F00" w:rsidRDefault="000A4E61" w:rsidP="000A4E61">
      <w:pPr>
        <w:spacing w:after="0" w:line="240" w:lineRule="auto"/>
        <w:jc w:val="center"/>
        <w:rPr>
          <w:rFonts w:ascii="Times New Roman" w:hAnsi="Times New Roman" w:cs="Times New Roman"/>
          <w:b/>
          <w:sz w:val="24"/>
          <w:szCs w:val="24"/>
        </w:rPr>
      </w:pPr>
    </w:p>
    <w:p w:rsidR="000A4E61" w:rsidRPr="000A4E61" w:rsidRDefault="000A4E61" w:rsidP="000A4E61">
      <w:pPr>
        <w:pStyle w:val="ListParagraph"/>
        <w:numPr>
          <w:ilvl w:val="1"/>
          <w:numId w:val="25"/>
        </w:numPr>
        <w:spacing w:after="0" w:line="480" w:lineRule="auto"/>
        <w:ind w:left="567" w:hanging="567"/>
        <w:jc w:val="both"/>
        <w:rPr>
          <w:rFonts w:ascii="Times New Roman" w:hAnsi="Times New Roman" w:cs="Times New Roman"/>
          <w:b/>
          <w:sz w:val="24"/>
          <w:szCs w:val="24"/>
        </w:rPr>
      </w:pPr>
      <w:r w:rsidRPr="000A4E61">
        <w:rPr>
          <w:rFonts w:ascii="Times New Roman" w:hAnsi="Times New Roman" w:cs="Times New Roman"/>
          <w:b/>
          <w:sz w:val="24"/>
          <w:szCs w:val="24"/>
        </w:rPr>
        <w:t>Kajian Teoritis</w:t>
      </w:r>
    </w:p>
    <w:p w:rsidR="000A4E61" w:rsidRPr="00B46F00" w:rsidRDefault="000A4E61" w:rsidP="000A4E61">
      <w:pPr>
        <w:pStyle w:val="Heading2"/>
        <w:numPr>
          <w:ilvl w:val="2"/>
          <w:numId w:val="25"/>
        </w:numPr>
        <w:spacing w:before="0" w:line="480" w:lineRule="auto"/>
        <w:ind w:left="709"/>
        <w:rPr>
          <w:rFonts w:ascii="Times New Roman" w:hAnsi="Times New Roman" w:cs="Times New Roman"/>
          <w:color w:val="auto"/>
          <w:sz w:val="24"/>
          <w:szCs w:val="24"/>
        </w:rPr>
      </w:pPr>
      <w:bookmarkStart w:id="2" w:name="_Toc190691692"/>
      <w:r w:rsidRPr="00B46F00">
        <w:rPr>
          <w:rFonts w:ascii="Times New Roman" w:hAnsi="Times New Roman" w:cs="Times New Roman"/>
          <w:color w:val="auto"/>
          <w:sz w:val="24"/>
          <w:szCs w:val="24"/>
        </w:rPr>
        <w:t>Media Pembelajaran</w:t>
      </w:r>
      <w:bookmarkEnd w:id="2"/>
    </w:p>
    <w:p w:rsidR="000A4E61" w:rsidRPr="00B46F00" w:rsidRDefault="000A4E61" w:rsidP="000A4E61">
      <w:pPr>
        <w:pStyle w:val="Heading3"/>
        <w:numPr>
          <w:ilvl w:val="0"/>
          <w:numId w:val="17"/>
        </w:numPr>
        <w:spacing w:before="0" w:line="480" w:lineRule="auto"/>
        <w:ind w:left="851" w:hanging="850"/>
        <w:rPr>
          <w:rFonts w:ascii="Times New Roman" w:hAnsi="Times New Roman" w:cs="Times New Roman"/>
          <w:color w:val="auto"/>
          <w:sz w:val="24"/>
          <w:szCs w:val="24"/>
        </w:rPr>
      </w:pPr>
      <w:bookmarkStart w:id="3" w:name="_Toc190691693"/>
      <w:r>
        <w:rPr>
          <w:rFonts w:ascii="Times New Roman" w:hAnsi="Times New Roman" w:cs="Times New Roman"/>
          <w:color w:val="auto"/>
          <w:sz w:val="24"/>
          <w:szCs w:val="24"/>
        </w:rPr>
        <w:t>Defi</w:t>
      </w:r>
      <w:r w:rsidRPr="00B46F00">
        <w:rPr>
          <w:rFonts w:ascii="Times New Roman" w:hAnsi="Times New Roman" w:cs="Times New Roman"/>
          <w:color w:val="auto"/>
          <w:sz w:val="24"/>
          <w:szCs w:val="24"/>
        </w:rPr>
        <w:t>nisi Media Pembelajaran Digital</w:t>
      </w:r>
      <w:bookmarkEnd w:id="3"/>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Kata media berasal dari bahasa latin medius yang secara harfiah berarti ”tengah”, ”perantara” atau ”pengantar”. Dalam bahasa arab, media adalah perantara atau pengantar pesan dari pengirim kepada penerima pesan. Jadi, media adalah alat yang menyampaikan atau mengantarkan pesan-pesan pengajaran. Adapun beberapa pengertian dari media menurut para ahli yaitu :</w:t>
      </w:r>
      <w:bookmarkStart w:id="4" w:name="_GoBack"/>
      <w:bookmarkEnd w:id="4"/>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Rohani,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183-494-2","author":[{"dropping-particle":"","family":"Landong","given":"Ahmad","non-dropping-particle":"","parse-names":false,"suffix":""},{"dropping-particle":"","family":"Rangkuti","given":"Yulita Moliq","non-dropping-particle":"","parse-names":false,"suffix":""},{"dropping-particle":"","family":"Sujarwo","given":"","non-dropping-particle":"","parse-names":false,"suffix":""},{"dropping-particle":"","family":"Fadlan","given":"Mohammad Noer","non-dropping-particle":"","parse-names":false,"suffix":""},{"dropping-particle":"","family":"Sukmawarti","given":"","non-dropping-particle":"","parse-names":false,"suffix":""},{"dropping-particle":"","family":"Dwi","given":"Dara Fitrah","non-dropping-particle":"","parse-names":false,"suffix":""}],"id":"ITEM-1","issued":{"date-parts":[["2023"]]},"number-of-pages":"4","publisher":"Jejak Pustaka","title":"MEDIA PEMBELAJARAN","type":"book"},"uris":["http://www.mendeley.com/documents/?uuid=4c62c22c-88eb-4a7c-afa1-463339df070a"]}],"mendeley":{"formattedCitation":"(Landong et al., 2023)","manualFormatting":"(dalam Landong et al., 2023:4)","plainTextFormattedCitation":"(Landong et al., 2023)","previouslyFormattedCitation":"(Landong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Landong et al., 2023: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dia adalah semua bentuk perantara yang dipakai orang penyebar ide sehingga ide atau gagasan itu sampai pada penerim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jalan dengan pendapat yang dikemukakan oleh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027920446","abstract":"… media dan media pembelajaran, bagaimana kedudukan media di dalam sistem pembelajaran … dalam memahami definisi media, media pembelajaran, kedudukan media dalam sistem …","author":[{"dropping-particle":"","family":"Rizal","given":"Setria Utama","non-dropping-particle":"","parse-names":false,"suffix":""},{"dropping-particle":"","family":"Maharani","given":"Isma Nastiti","non-dropping-particle":"","parse-names":false,"suffix":""},{"dropping-particle":"","family":"Ramadhan","given":"M Nizar","non-dropping-particle":"","parse-names":false,"suffix":""},{"dropping-particle":"","family":"Rizqiawan","given":"Dwi Wisuda","non-dropping-particle":"","parse-names":false,"suffix":""},{"dropping-particle":"","family":"Abdurachman","given":"Jodi","non-dropping-particle":"","parse-names":false,"suffix":""}],"id":"ITEM-1","issued":{"date-parts":[["2016"]]},"number-of-pages":"10","title":"Media Pembelajaran","type":"book"},"uris":["http://www.mendeley.com/documents/?uuid=48a0f8fe-a474-47e1-bb7c-783b81b3cc65"]}],"mendeley":{"formattedCitation":"(Rizal et al., 2016)","manualFormatting":"(Rizal et al., 2016:10)","plainTextFormattedCitation":"(Rizal et al., 2016)","previouslyFormattedCitation":"(Rizal et al., 2016)"},"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Rizal et al., 2016:10)</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definisi dari media merupakan sebuah sarana yang berperan sebagai perantara atau penghubung antara pengirim pesan dan penerima pesan dalam konteks penyampaian informas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Gerlach &amp; Ely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number-of-pages":"1-129","title":"Media Pembelajaran","type":"book"},"uris":["http://www.mendeley.com/documents/?uuid=de9f17c3-7c7e-41d6-9c57-63c22ff6957b"]}],"mendeley":{"formattedCitation":"(Kristanto, 2016)","manualFormatting":"(dalam buku Kristanto, 2016:4)","plainTextFormattedCitation":"(Kristanto, 2016)","previouslyFormattedCitation":"(Kristanto, 2016)"},"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buku Kristanto, 2016: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bahwa secara umum, media mencakup individu, materi, alat, ataupun aktivitas yang dapat menciptakan situasi yang memungkinkan peserta didik untuk mendapatkan pengetahuan, keterampilan, dan sikap.</w:t>
      </w:r>
    </w:p>
    <w:p w:rsidR="000A4E61" w:rsidRDefault="000A4E61" w:rsidP="000A4E61">
      <w:pPr>
        <w:spacing w:line="480" w:lineRule="auto"/>
        <w:ind w:left="349" w:firstLine="785"/>
        <w:jc w:val="both"/>
        <w:rPr>
          <w:rFonts w:ascii="Times New Roman" w:hAnsi="Times New Roman" w:cs="Times New Roman"/>
          <w:sz w:val="24"/>
          <w:szCs w:val="24"/>
        </w:rPr>
      </w:pPr>
    </w:p>
    <w:p w:rsidR="000A4E61" w:rsidRDefault="000A4E61" w:rsidP="000A4E61">
      <w:pPr>
        <w:spacing w:line="480" w:lineRule="auto"/>
        <w:ind w:left="349" w:firstLine="785"/>
        <w:jc w:val="both"/>
        <w:rPr>
          <w:rFonts w:ascii="Times New Roman" w:hAnsi="Times New Roman" w:cs="Times New Roman"/>
          <w:sz w:val="24"/>
          <w:szCs w:val="24"/>
        </w:rPr>
        <w:sectPr w:rsidR="000A4E61" w:rsidSect="007C246D">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0"/>
          <w:cols w:space="708"/>
          <w:docGrid w:linePitch="360"/>
        </w:sectPr>
      </w:pP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Menurut </w:t>
      </w:r>
      <w:r w:rsidRPr="00B46F00">
        <w:rPr>
          <w:rFonts w:ascii="Times New Roman" w:hAnsi="Times New Roman" w:cs="Times New Roman"/>
          <w:i/>
          <w:sz w:val="24"/>
          <w:szCs w:val="24"/>
        </w:rPr>
        <w:t xml:space="preserve">Association for Educational Communications and Technology </w:t>
      </w:r>
      <w:r w:rsidR="00FA21B3" w:rsidRPr="00B46F00">
        <w:rPr>
          <w:rFonts w:ascii="Times New Roman" w:hAnsi="Times New Roman" w:cs="Times New Roman"/>
          <w:i/>
          <w:sz w:val="24"/>
          <w:szCs w:val="24"/>
        </w:rPr>
        <w:fldChar w:fldCharType="begin" w:fldLock="1"/>
      </w:r>
      <w:r w:rsidRPr="00B46F00">
        <w:rPr>
          <w:rFonts w:ascii="Times New Roman" w:hAnsi="Times New Roman" w:cs="Times New Roman"/>
          <w:i/>
          <w:sz w:val="24"/>
          <w:szCs w:val="24"/>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number-of-pages":"1-129","title":"Media Pembelajaran","type":"book"},"uris":["http://www.mendeley.com/documents/?uuid=de9f17c3-7c7e-41d6-9c57-63c22ff6957b"]}],"mendeley":{"formattedCitation":"(Kristanto, 2016)","manualFormatting":"(dalam buku Kristanto, 2016:4)","plainTextFormattedCitation":"(Kristanto, 2016)","previouslyFormattedCitation":"(Kristanto, 2016)"},"properties":{"noteIndex":0},"schema":"https://github.com/citation-style-language/schema/raw/master/csl-citation.json"}</w:instrText>
      </w:r>
      <w:r w:rsidR="00FA21B3" w:rsidRPr="00B46F00">
        <w:rPr>
          <w:rFonts w:ascii="Times New Roman" w:hAnsi="Times New Roman" w:cs="Times New Roman"/>
          <w:i/>
          <w:sz w:val="24"/>
          <w:szCs w:val="24"/>
        </w:rPr>
        <w:fldChar w:fldCharType="separate"/>
      </w:r>
      <w:r w:rsidRPr="00B46F00">
        <w:rPr>
          <w:rFonts w:ascii="Times New Roman" w:hAnsi="Times New Roman" w:cs="Times New Roman"/>
          <w:noProof/>
          <w:sz w:val="24"/>
          <w:szCs w:val="24"/>
        </w:rPr>
        <w:t>(dalam buku Kristanto, 2016:4)</w:t>
      </w:r>
      <w:r w:rsidR="00FA21B3" w:rsidRPr="00B46F00">
        <w:rPr>
          <w:rFonts w:ascii="Times New Roman" w:hAnsi="Times New Roman" w:cs="Times New Roman"/>
          <w:i/>
          <w:sz w:val="24"/>
          <w:szCs w:val="24"/>
        </w:rPr>
        <w:fldChar w:fldCharType="end"/>
      </w:r>
      <w:r w:rsidRPr="00B46F00">
        <w:rPr>
          <w:rFonts w:ascii="Times New Roman" w:hAnsi="Times New Roman" w:cs="Times New Roman"/>
          <w:sz w:val="24"/>
          <w:szCs w:val="24"/>
        </w:rPr>
        <w:t>mendefenisikan bahwa media sebagai segala bentuk yang digunakan untuk menyalurkan informasi.</w:t>
      </w:r>
    </w:p>
    <w:p w:rsidR="000A4E61" w:rsidRPr="00B46F00" w:rsidRDefault="000A4E61" w:rsidP="000A4E6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paparan defi</w:t>
      </w:r>
      <w:r w:rsidRPr="00B46F00">
        <w:rPr>
          <w:rFonts w:ascii="Times New Roman" w:hAnsi="Times New Roman" w:cs="Times New Roman"/>
          <w:sz w:val="24"/>
          <w:szCs w:val="24"/>
        </w:rPr>
        <w:t>nisi media yang dikemukakan oleh para ahli tersebut maka dapat disimpulkan bahwa media merupaka segala bentuk perantara yang berfungsi untuk menyampaikan ide, konsep, atau informasi dari pengirim kepada penerima, Media tidak hanya terbatas pada alat atau bahan materi, namun juga bisa mencakup individu dan aktivitas yang mendukung komunikasi serta pembelajaran. Dalam dunia pendidikan, media berperan penting dalam menciptakan situasi yang memungkinkan peserta didik untuk memperoleh pengetahuan, keterampilan, dan sikap.</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183-494-2","author":[{"dropping-particle":"","family":"Landong","given":"Ahmad","non-dropping-particle":"","parse-names":false,"suffix":""},{"dropping-particle":"","family":"Rangkuti","given":"Yulita Moliq","non-dropping-particle":"","parse-names":false,"suffix":""},{"dropping-particle":"","family":"Sujarwo","given":"","non-dropping-particle":"","parse-names":false,"suffix":""},{"dropping-particle":"","family":"Fadlan","given":"Mohammad Noer","non-dropping-particle":"","parse-names":false,"suffix":""},{"dropping-particle":"","family":"Sukmawarti","given":"","non-dropping-particle":"","parse-names":false,"suffix":""},{"dropping-particle":"","family":"Dwi","given":"Dara Fitrah","non-dropping-particle":"","parse-names":false,"suffix":""}],"id":"ITEM-1","issued":{"date-parts":[["2023"]]},"number-of-pages":"4","publisher":"Jejak Pustaka","title":"MEDIA PEMBELAJARAN","type":"book"},"uris":["http://www.mendeley.com/documents/?uuid=4c62c22c-88eb-4a7c-afa1-463339df070a"]}],"mendeley":{"formattedCitation":"(Landong et al., 2023)","manualFormatting":"(Landong et al., 2023:4)","plainTextFormattedCitation":"(Landong et al., 2023)","previouslyFormattedCitation":"(Landong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Landong et al., 2023: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media pembelajaran adalah alat bantu yang dapat digunakan pada saat proses pembelajaran berlangsung sehingga memudahkan seorang guru membangkitkan motivasi ataupun minat belajar peserta didik.</w:t>
      </w:r>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dangkan 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02-6534-15-6","abstract":"Media pembelajaran merupakan salah faktor penting dalam peningkatan kualitas pembelajaran. Hal tersebut disebabkan adanya perkembangan teknologi dalam bidang pendidikan yang menuntut efisiensi dan efektivitas dalam pembelajaran. Untuk mencapai tingkat efisiensi dan efektivitas yang optimal, salah satu upaya yang perlu dilakukan adalah mengurangi bahkan jika perlu menghilangkan dominasi sistem penyampaian pelajaran yang bersifat verbalistik dengan cara menggunakan media pembelajaran. Pertanyaannya adalah mengapa harus menggunakan media pembelajaran?. Ada dua hal mengapa media pembelajaran dipergunakan, pertama, karena kebutuhan (demand), seperti yang kita ketahui kehidupan semakin kompleks, sehingga hal-hal yang perlu dipelajari juga menjadi semakin rumit, olehnya itu proses mempelajarinya juga menjadi semakin rumit. Disini media bisa membantu menyederhanakan konsep yang rumit agar bisa dicerna dengan mudah. Kedua, dewasa ini ketersediaan media (supply) yang semakin beragam, sebagai akibat kemajuan teknologi disegala bidang. Menurut Sasonohardjo (2002) Daya serap pancaindera manusia berbeda-beda.","author":[{"dropping-particle":"","family":"Kristanto","given":"Andi","non-dropping-particle":"","parse-names":false,"suffix":""}],"container-title":"Bintang Sutabaya","id":"ITEM-1","issued":{"date-parts":[["2016"]]},"number-of-pages":"1-129","title":"Media Pembelajaran","type":"book"},"uris":["http://www.mendeley.com/documents/?uuid=de9f17c3-7c7e-41d6-9c57-63c22ff6957b"]}],"mendeley":{"formattedCitation":"(Kristanto, 2016)","manualFormatting":"(Kristanto, 2016:10)","plainTextFormattedCitation":"(Kristanto, 2016)","previouslyFormattedCitation":"(Kristanto, 2016)"},"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Kristanto, 2016:10)</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dia pembelajaran adalah sarana perantara berupa alat yang dapat digunakan untuk mentransfer informasi yang berkaitan dengan bahan ajar dari pengajar (guru) kepada penerima (peserta didik) dengan tujuan untuk mempermudah proses komunikasi Dlam pembelajaran.</w:t>
      </w:r>
    </w:p>
    <w:p w:rsidR="000A4E61" w:rsidRPr="00B46F00" w:rsidRDefault="00FA21B3" w:rsidP="000A4E6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A4E61">
        <w:rPr>
          <w:rFonts w:ascii="Times New Roman" w:hAnsi="Times New Roman" w:cs="Times New Roman"/>
          <w:sz w:val="24"/>
          <w:szCs w:val="24"/>
        </w:rPr>
        <w:instrText>ADDIN CSL_CITATION {"citationItems":[{"id":"ITEM-1","itemData":{"ISSN":"2986-1527","abstract":"… oleh validator ahli materi pada media pembelajaran berupa media video animasi dengan menggunakan aplikasi Animaker pada pembelajaran tema cuaca, mendapatkan skor 58 dari …","author":[{"dropping-particle":"","family":"Ningrum","given":"Fadlina Siti","non-dropping-particle":"","parse-names":false,"suffix":""},{"dropping-particle":"","family":"Sutarini","given":"","non-dropping-particle":"","parse-names":false,"suffix":""}],"container-title":"Metta Jurnal Penelitian Multidisiplin Ilmu","id":"ITEM-1","issue":"2","issued":{"date-parts":[["2023"]]},"page":"1471-1482","title":"Pengembangan Media Video Animasi Dengan Menggunakan Aplikasi Animaker Pada Pembelajaran Tema Cuaca Di Kelas III Sekolah Dasar","type":"article-journal","volume":"2"},"uris":["http://www.mendeley.com/documents/?uuid=017fb987-b7ed-4534-b02f-eb716dfd49b7"]}],"mendeley":{"formattedCitation":"(Ningrum &amp; Sutarini, 2023)","plainTextFormattedCitation":"(Ningrum &amp; Sutarini, 2023)","previouslyFormattedCitation":"(Ningrum &amp; Sutarini, 2023)"},"properties":{"noteIndex":0},"schema":"https://github.com/citation-style-language/schema/raw/master/csl-citation.json"}</w:instrText>
      </w:r>
      <w:r>
        <w:rPr>
          <w:rFonts w:ascii="Times New Roman" w:hAnsi="Times New Roman" w:cs="Times New Roman"/>
          <w:sz w:val="24"/>
          <w:szCs w:val="24"/>
        </w:rPr>
        <w:fldChar w:fldCharType="separate"/>
      </w:r>
      <w:r w:rsidR="000A4E61" w:rsidRPr="00797AC6">
        <w:rPr>
          <w:rFonts w:ascii="Times New Roman" w:hAnsi="Times New Roman" w:cs="Times New Roman"/>
          <w:noProof/>
          <w:sz w:val="24"/>
          <w:szCs w:val="24"/>
        </w:rPr>
        <w:t>(Ningrum &amp; Sutarini, 2023)</w:t>
      </w:r>
      <w:r>
        <w:rPr>
          <w:rFonts w:ascii="Times New Roman" w:hAnsi="Times New Roman" w:cs="Times New Roman"/>
          <w:sz w:val="24"/>
          <w:szCs w:val="24"/>
        </w:rPr>
        <w:fldChar w:fldCharType="end"/>
      </w:r>
      <w:r w:rsidR="000A4E61">
        <w:rPr>
          <w:rFonts w:ascii="Times New Roman" w:hAnsi="Times New Roman" w:cs="Times New Roman"/>
          <w:sz w:val="24"/>
          <w:szCs w:val="24"/>
        </w:rPr>
        <w:t xml:space="preserve"> Mengemukakan bahwasanya media pembelajaran adalah suatu alat bantu fisik dan non-fisik yang dapat membantu guru dalam menyampaikan materi pembelajaran kepada sisw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Menurut Miarso dalam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47400/jiees.v1i1.11","ISSN":"2723-7184","abstract":"This article aims to describe the basic concepts of learning media which include: learning as a communication process, the definition of the concept of learning media, the function of learning media, the basis for using learning media, the characteristics of learning media.","author":[{"dropping-particle":"","family":"Juhaeni","given":"","non-dropping-particle":"","parse-names":false,"suffix":""},{"dropping-particle":"","family":"Safaruddin","given":"","non-dropping-particle":"","parse-names":false,"suffix":""},{"dropping-particle":"","family":"R Nurhayati","given":"","non-dropping-particle":"","parse-names":false,"suffix":""},{"dropping-particle":"","family":"Aulia Nur Tanzila","given":"","non-dropping-particle":"","parse-names":false,"suffix":""}],"container-title":"JIEES : Journal of Islamic Education at Elementary School","id":"ITEM-1","issue":"1","issued":{"date-parts":[["2020"]]},"page":"34-43","title":"Konsep Dasar Media Pembelajaran","type":"article-journal","volume":"1"},"uris":["http://www.mendeley.com/documents/?uuid=7f320869-e00e-4167-893d-592736fc3e9b"]}],"mendeley":{"formattedCitation":"(Juhaeni et al., 2020)","plainTextFormattedCitation":"(Juhaeni et al., 2020)","previouslyFormattedCitation":"(Juhaeni et al., 2020)"},"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Juhaeni et al., 2020)</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dia pendidikan atau lebih akrab dikenal dengan media pembelajaran ialah sebuah wadah yang dapat dipakai untuk mendatangkan perhatian, pemikiran, </w:t>
      </w:r>
      <w:r w:rsidRPr="00B46F00">
        <w:rPr>
          <w:rFonts w:ascii="Times New Roman" w:hAnsi="Times New Roman" w:cs="Times New Roman"/>
          <w:i/>
          <w:sz w:val="24"/>
          <w:szCs w:val="24"/>
        </w:rPr>
        <w:t xml:space="preserve">feeling </w:t>
      </w:r>
      <w:r w:rsidRPr="00B46F00">
        <w:rPr>
          <w:rFonts w:ascii="Times New Roman" w:hAnsi="Times New Roman" w:cs="Times New Roman"/>
          <w:sz w:val="24"/>
          <w:szCs w:val="24"/>
        </w:rPr>
        <w:t>(perasaan), serta ketertarikanpeserta didik untuk merangsang motivasi belajar.</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lain itu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9705077","abstract":"Dalam konteks komunikasi, seorang pendidik atau guru memerlukan media sebagai alat bantu untuk memudahkan seorang guru mengomunikasikan pesan berupa materi pelajaran kepada siswa dengan harapan proses komunikasi dapat berjalan baik dan sempurna sehingga siswa dapat menerima pesan yang benar tanpa ada kesalahan. Oleh karena itu, peran media sangat penting dalam proses pembelajaran karena penggunaan media dapat memudahkan siswa memahami materi yang disampaikan oleh seorang guru. Namun, seorang guru juga harus mampu memilih, mendesain, dan menampilkan media sesuai dengan perkembangan seorang anak dan dapat membuat anak merasa nyaman ketika mengikuti proses pembelajaran.","author":[{"dropping-particle":"","family":"Marlina","given":"Dkk","non-dropping-particle":"","parse-names":false,"suffix":""}],"container-title":"Yayasan Penerbit Muhammad Zaini","id":"ITEM-1","issued":{"date-parts":[["2021"]]},"page":"161","title":"Pengembangan Media Pembelajaran SD/MI","type":"article"},"uris":["http://www.mendeley.com/documents/?uuid=1521e861-6893-40ff-8df3-2a33154c993a"]}],"mendeley":{"formattedCitation":"(Marlina, 2021)","plainTextFormattedCitation":"(Marlina, 2021)","previouslyFormattedCitation":"(Marlina, 2021)"},"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Marlina, 2021)</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juga menyatakan bahwa media pembelajaran di SD adalah suatu alat yang dapat digunakan sebagai perantara untuk menyampaikan isi dari pelajaran atau materi pelajaran SD/MI dari guru kepada siswa agar siswa mudah untuk memahami materi yang disampaikan oleh guru.</w:t>
      </w:r>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ehingga dapat disimpulkan bahwa media pembelajaran adalah alat atau sarana yang digunakan dalam proses belajat mengajar untuk mempermudah guru dalam menyampaikan materi kepada peserta didik. Media ini berfungsi sebagai perantara yang tidak hanya membantu komunikasi, tetapi juga meningkatkan motivasi, perhatian, dan pemahaman peserta didik tentang apa yang disampaikan. Dengan demikian, media pembelajaran berperan penting dalam menciptakan pengalaman belajar yang lebih efektif dan menarik.</w:t>
      </w:r>
    </w:p>
    <w:p w:rsidR="000A4E61" w:rsidRPr="00B46F00" w:rsidRDefault="000A4E61" w:rsidP="000A4E6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hal ini </w:t>
      </w:r>
      <w:r w:rsidR="00FA2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246/alfihris.v1i4.425","ISSN":"2964-6294","abstract":"This study aims to analyze student responses, validity and effectiveness of the development of interactive learning media in the form of animated videos assisted by Filmora application in learning fractions of grade V elementary school students. This research uses the learning device development model suggested by S.Thiagarajan, namely the 4d model (Define, Design, Develop and Disseminate). The instruments used in this research are validation questionnaire, needs and test sheets. From the results of student responses, it is known that students really like and are interested in interactive learning media in the form of animated videos aided by the Filmora application that researchers develop, it can be seen from the student response which shows an average of 83.5% with the criteria \"very good. Furthermore, the validity and effectiveness of the product were carried out, involving learning practitioners, material experts, interactive media and students to conduct pretests and posttests. The result of the validity is that the media is very valid with a validity percentage of 87.6% and a category of \"very valid\" and only requires minor revisions. Finally, the effectiveness test was conducted to determine the effectiveness of the product developed by conducting pretests and postests, and the result was that interactive learning media in the form of animated videos assisted by the Filmora application in learning fractions of grade V elementary school students were effective in improving student learning outcomes, it was seen from the increase in student scores before and after using interactive learning media.","author":[{"dropping-particle":"","family":"Ditha Tiara","given":"","non-dropping-particle":"","parse-names":false,"suffix":""},{"dropping-particle":"","family":"Sutarini","given":"","non-dropping-particle":"","parse-names":false,"suffix":""}],"container-title":"ALFIHRIS : Jurnal Inspirasi Pendidikan","id":"ITEM-1","issue":"4","issued":{"date-parts":[["2023"]]},"page":"25-40","title":"Pengembangan Media Pembelajaran Interaktif Berbentuk Video Animasi Berbantuan Aplikasi Filmora Pada Pembelajaran Pecahan Siswa Kelas V Sekolah Dasar","type":"article-journal","volume":"1"},"uris":["http://www.mendeley.com/documents/?uuid=56305c6a-f5bd-424d-b814-e522d9ae5184"]}],"mendeley":{"formattedCitation":"(Ditha Tiara &amp; Sutarini, 2023)","plainTextFormattedCitation":"(Ditha Tiara &amp; Sutarini, 2023)","previouslyFormattedCitation":"(Ditha Tiara &amp; Sutarini, 2023)"},"properties":{"noteIndex":0},"schema":"https://github.com/citation-style-language/schema/raw/master/csl-citation.json"}</w:instrText>
      </w:r>
      <w:r w:rsidR="00FA21B3">
        <w:rPr>
          <w:rFonts w:ascii="Times New Roman" w:hAnsi="Times New Roman" w:cs="Times New Roman"/>
          <w:sz w:val="24"/>
          <w:szCs w:val="24"/>
        </w:rPr>
        <w:fldChar w:fldCharType="separate"/>
      </w:r>
      <w:r w:rsidRPr="003A35F3">
        <w:rPr>
          <w:rFonts w:ascii="Times New Roman" w:hAnsi="Times New Roman" w:cs="Times New Roman"/>
          <w:noProof/>
          <w:sz w:val="24"/>
          <w:szCs w:val="24"/>
        </w:rPr>
        <w:t>(Ditha Tiara &amp; Sutarini, 2023)</w:t>
      </w:r>
      <w:r w:rsidR="00FA21B3">
        <w:rPr>
          <w:rFonts w:ascii="Times New Roman" w:hAnsi="Times New Roman" w:cs="Times New Roman"/>
          <w:sz w:val="24"/>
          <w:szCs w:val="24"/>
        </w:rPr>
        <w:fldChar w:fldCharType="end"/>
      </w:r>
      <w:r>
        <w:rPr>
          <w:rFonts w:ascii="Times New Roman" w:hAnsi="Times New Roman" w:cs="Times New Roman"/>
          <w:sz w:val="24"/>
          <w:szCs w:val="24"/>
        </w:rPr>
        <w:t xml:space="preserve"> Mengungkapkan bahwasanya</w:t>
      </w:r>
      <w:r w:rsidRPr="003A35F3">
        <w:rPr>
          <w:rFonts w:ascii="Times New Roman" w:hAnsi="Times New Roman" w:cs="Times New Roman"/>
          <w:sz w:val="24"/>
          <w:szCs w:val="24"/>
        </w:rPr>
        <w:t xml:space="preserve"> dunia pendidikan perlu mengikuti perkembangan zaman yang berbas</w:t>
      </w:r>
      <w:r>
        <w:rPr>
          <w:rFonts w:ascii="Times New Roman" w:hAnsi="Times New Roman" w:cs="Times New Roman"/>
          <w:sz w:val="24"/>
          <w:szCs w:val="24"/>
        </w:rPr>
        <w:t>is IT (Informasi dan Teknologi), m</w:t>
      </w:r>
      <w:r w:rsidRPr="00B46F00">
        <w:rPr>
          <w:rFonts w:ascii="Times New Roman" w:hAnsi="Times New Roman" w:cs="Times New Roman"/>
          <w:sz w:val="24"/>
          <w:szCs w:val="24"/>
        </w:rPr>
        <w:t xml:space="preserve">edia pembelajaran yang paling ngetrend atau yang paling popuer pada saaat ini adalah media pembelajaran digital. Media pembelajaran digital adalah media yang digunakan untuk membuat media yang bersifat audio visual.Dengan adanya audio visual tersebut dapat menumbuhkan, serta meningkatkan motivasi belajar peserta didik dalam semua jenjang pendidikan.Media pembelajaran berbasis digital ini bisa dalam bentuk elektronik, </w:t>
      </w:r>
      <w:r w:rsidRPr="00B46F00">
        <w:rPr>
          <w:rFonts w:ascii="Times New Roman" w:hAnsi="Times New Roman" w:cs="Times New Roman"/>
          <w:sz w:val="24"/>
          <w:szCs w:val="24"/>
        </w:rPr>
        <w:lastRenderedPageBreak/>
        <w:t xml:space="preserve">contohnya seperti </w:t>
      </w:r>
      <w:r w:rsidRPr="00B46F00">
        <w:rPr>
          <w:rFonts w:ascii="Times New Roman" w:hAnsi="Times New Roman" w:cs="Times New Roman"/>
          <w:i/>
          <w:sz w:val="24"/>
          <w:szCs w:val="24"/>
        </w:rPr>
        <w:t>e-book</w:t>
      </w:r>
      <w:r w:rsidRPr="00B46F00">
        <w:rPr>
          <w:rFonts w:ascii="Times New Roman" w:hAnsi="Times New Roman" w:cs="Times New Roman"/>
          <w:sz w:val="24"/>
          <w:szCs w:val="24"/>
        </w:rPr>
        <w:t>, e-modul, flash, CD multimedia interaktif dan lain sebagainy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Berbasis digital merupakan salah satu cara pengajaran yang banyak digunakan saat ini. Teknologi digital berfungsi sebagai media pembelajaran yang canggih, memudahkan peserta didik untuk mendapatkan informasi yang dibutuhkan dengan lebih mudah dan cepa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0923654","abstract":"… yang terbiasa dengan teknologi digital (digital native). Hal ini … layanan yang biasa disediakan oleh perpustakaan … Transisi perubahan dari Pendidikan 3.0 ke Pendidikan 4.0 …","author":[{"dropping-particle":"","family":"Hendra","given":"","non-dropping-particle":"","parse-names":false,"suffix":""},{"dropping-particle":"","family":"Afriyadi","given":"Hery","non-dropping-particle":"","parse-names":false,"suffix":""},{"dropping-particle":"","family":"Tanwir","given":"","non-dropping-particle":"","parse-names":false,"suffix":""},{"dropping-particle":"","family":"Noor Hayati","given":"","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container-title":"PT. Sonpedia Publishing Indonesia","id":"ITEM-1","issue":"1","issued":{"date-parts":[["2023"]]},"number-of-pages":"ii-148","title":"Media Pembelajaran Berbasis Digital (Teori &amp; Praktik)","type":"book"},"uris":["http://www.mendeley.com/documents/?uuid=84f619b1-446a-4a4b-a79f-a3196ca7bb47"]}],"mendeley":{"formattedCitation":"(Hendra et al., 2023)","manualFormatting":"(Hendra et al., 2023:2)","plainTextFormattedCitation":"(Hendra et al., 2023)","previouslyFormattedCitation":"(Hendra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Hendra et al., 2023:2)</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2319714519882","ISSN":"17427169","PMID":"2106","abstract":"This study was conducted to explore the causes of conflict among coworkers in a competitive workplace. Data were collected from a local campus of an International Private Schooling System using participant observation and semi-structured interviews. The data analysis identified five major causes of conflict. The impact of conflict management style and approach on outcome were also explored. Finally, the usefulness of research findings has been discussed. [ABSTRACT FROM AUTHOR]","author":[{"dropping-particle":"","family":"Munir","given":"","non-dropping-particle":"","parse-names":false,"suffix":""}],"container-title":"Jurnal Refleksi Kepemimpinan","id":"ITEM-1","issue":"1","issued":{"date-parts":[["2017"]]},"number-of-pages":"108","title":"Pembelajaran DigitaTantangan Pendidikan di Era Digital 5.0","type":"book","volume":"3"},"uris":["http://www.mendeley.com/documents/?uuid=5f5b52e3-d1b0-4959-90ff-012f51926031"]}],"mendeley":{"formattedCitation":"(Munir, 2017)","manualFormatting":"(Munir, 2017:4)","plainTextFormattedCitation":"(Munir, 2017)","previouslyFormattedCitation":"(Munir, 2017)"},"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Munir, 2017: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Pembelajaran digital merupakan suatu system yang memfasilitasi peserta didik belajar lebih luas serta lebih bervariasi. Melalui fasilitas yang disediakan oleh system tersebut, peserta didik dapat belajar kapan saja dan dimana saja tanpa terbatas oleh jarak, ruang, dan waktu.</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31932/jutech.v4i2.2920","abstract":"Penelitian ini membahas mengenai media pembelajaran konvensional dan media pembelajaran digital. Tujuan utama penelitian ini adalah untuk memberikan gambaran tentang media pembelajaran konvensional dan media pembelajaran digital. Metode penelitian yang digunakan adalah studi kepustakaan. Penelitian dilakukan dengan membaca jurnal, buku atau sumber yang lain terkait media pembelajaran konvensional dan digital. Referensi yang digunakan mencakup 2 buku, 10 artikel ilmiah, dan 1 disertasi yang diterbitkan dalam rentang tahun 2014 hingga 2022. Studi kepustakaan ini dilakukan untuk memahami secara lebih mendalam mengenai media pembelajaran konvensional dan digital. Hasil penelitian dapat memberikan pemahaman yang lebih baik menyangkut jenis-jenis, kekurangan dan kelebihan, serta bagaimana media pembelajaran konvensional dan media pembelajaran digital dapat memengaruhi proses pembelajaran di kelas. Berdasarkan penelitian didapatkan bahwa media konvensional terdiri dari media grafis, media tiga dimensi, penggunaan lingkungan, dan media berbasis cetakan. Sedangkan media digital dapat berupa media pembelajaran jarak jauh, media digital, media pembelajaran terjemahan bahasa, dan media pembelajaran berbasis video audio visual. Kesimpulan dari penelitian ini adalah bahwa media pembelajaran konvensional dan digital masing-masing memiliki karateristik, kelebihan, dan kekurangan yang menjadi pembeda  dari setiap media.","author":[{"dropping-particle":"","family":"Yuniarti","given":"Anisyah","non-dropping-particle":"","parse-names":false,"suffix":""},{"dropping-particle":"","family":"Titin","given":"Titin","non-dropping-particle":"","parse-names":false,"suffix":""},{"dropping-particle":"","family":"Safarini","given":"Fannisa","non-dropping-particle":"","parse-names":false,"suffix":""},{"dropping-particle":"","family":"Rahmadia","given":"Ita","non-dropping-particle":"","parse-names":false,"suffix":""},{"dropping-particle":"","family":"Putri","given":"Sinta","non-dropping-particle":"","parse-names":false,"suffix":""}],"container-title":"JUTECH : Journal Education and Technology","id":"ITEM-1","issue":"2","issued":{"date-parts":[["2023"]]},"page":"84-95","title":"Media Konvensional Dan Media Digital Dalam Pembelajaran","type":"article-journal","volume":"4"},"uris":["http://www.mendeley.com/documents/?uuid=efc0d76e-2480-4985-992c-d123f7b62bbf"]}],"mendeley":{"formattedCitation":"(Yuniarti et al., 2023)","manualFormatting":"Yuniarti et al., (2023)","plainTextFormattedCitation":"(Yuniarti et al., 2023)","previouslyFormattedCitation":"(Yuniarti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Yuniarti et al.,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dia digital merupakan lingkungan belajar yang menggunakan teknologi sebagai alat pembelajaran seperti internet dan berbagai perangkat (ponsel, computer ataupun laptop). Media digital dalam pembelajaran berkolaborasi dengan media konvensional menggunakan program seperti aplikasi sebagai media dalam pembelajaran.</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ri penjelasan di atas maka peneliti dapat menarik kesimpulan bahwa media pembelajaran digital adalah sarana berbasis teknologi yang mempermudah proses belajar mengajar. Media pembelajaran digital juga dapat meningkatkan motivasi, perhatian, dan pemahaman peserta didik. Melalui akses yang lancar menggunakan perangkat digital dan jaringan digital, media ini menciptakan proses belajar yang tanpa terbatas oleh jarak, ruang, dan waktu, serta dapat dikombinasikan dengan media konvensional, untuk pengalaman belajar yang lebih menarik, interaktif, dan efektif. </w:t>
      </w:r>
    </w:p>
    <w:p w:rsidR="000A4E61" w:rsidRPr="00B46F00" w:rsidRDefault="000A4E61" w:rsidP="000A4E61">
      <w:pPr>
        <w:pStyle w:val="Heading3"/>
        <w:numPr>
          <w:ilvl w:val="0"/>
          <w:numId w:val="18"/>
        </w:numPr>
        <w:spacing w:before="0" w:line="480" w:lineRule="auto"/>
        <w:ind w:left="851" w:hanging="850"/>
        <w:rPr>
          <w:rFonts w:ascii="Times New Roman" w:hAnsi="Times New Roman" w:cs="Times New Roman"/>
          <w:color w:val="auto"/>
          <w:sz w:val="24"/>
          <w:szCs w:val="24"/>
        </w:rPr>
      </w:pPr>
      <w:bookmarkStart w:id="5" w:name="_Toc190691694"/>
      <w:r w:rsidRPr="00B46F00">
        <w:rPr>
          <w:rFonts w:ascii="Times New Roman" w:hAnsi="Times New Roman" w:cs="Times New Roman"/>
          <w:color w:val="auto"/>
          <w:sz w:val="24"/>
          <w:szCs w:val="24"/>
        </w:rPr>
        <w:lastRenderedPageBreak/>
        <w:t>Karakteristik Media Pembelajaran Digital</w:t>
      </w:r>
      <w:bookmarkEnd w:id="5"/>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Kesempatakn untuk belajar secara digital muncul dalam aktivitas sehari-hari mencakup saran komunikasi, akses terhadap informasi, serta program pelatihan.Pada hakikatnya, pembelajaran digital sebagai alat/media pembelajaran dalam menyampaikan materi dengan melalui teknologi dan komunikasi. Informasi yang disampaikan berupa pengetahuan, skill, inovasi-inovasi ataupun pengalam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31004/basicedu.v7i1.4653","ISSN":"2580-3735","abstract":"Revolusi digital menimbulkan dampak besar, salah satunya dalam dunia pendidikan. Penelitian ini bertujuan untuk mendeskripsikan permasalahan pemanfaatan media pembelajaran berbasis digital sehingga dapat dijadikan sebagai bahan evaluasi dalam pembelajaran. Metode penelitian yang digunakan adalah kualitatif dengan pendekatan studi kasus. Berdasarkan dari hasil penelitian melalui observasi dan wawancara menunjukan bahwa terdapat permasalahan guru dalam memanfaatkan media pembelajaran berbasis digital dikarenakan kurangnya kealihan di bidang teknolgi informasi dan komunikasi. Permasalahan tersebut dialami oleh guru muda maupun guru yang sudah berumur. Permasalahan guru dalam memanfaatkan media pembelajaran meliputi: 1) Guru terbiasa menggunakan model pembelajaran konvesional tanpa memanfaatkan media pembelajaran. 2) Penggunaan media pembejaran berbasis digital masih rendah. 3) Fasilitas pembelajaran Teknologi Informasi dan Komunikasi yang belum tercukupi 4) Kurangnya dukungan pemerintah dalam meningkatkan kualitas Sumber Daya Manusia untuk memanfaatkan Teknologi Informasi dan Komunikasi di kegiatan belajar mengajar. Penelitian ini diharapkan dapat menjadi bahan evaluasi untuk berbenah dalam melaksanakan pendidikan yang berkualitas.","author":[{"dropping-particle":"","family":"Rahma","given":"Febrizka Alya","non-dropping-particle":"","parse-names":false,"suffix":""},{"dropping-particle":"","family":"Harjono","given":"Hary Soedarto","non-dropping-particle":"","parse-names":false,"suffix":""},{"dropping-particle":"","family":"Sulistyo","given":"Urip","non-dropping-particle":"","parse-names":false,"suffix":""}],"container-title":"Jurnal Basicedu","id":"ITEM-1","issue":"1","issued":{"date-parts":[["2023"]]},"page":"603-611","title":"Problematika Pemanfaatan Media Pembelajaran Berbasis Digital","type":"article-journal","volume":"7"},"uris":["http://www.mendeley.com/documents/?uuid=68d137d0-53e6-4ffc-b9a4-adcd13a8bd91"]}],"mendeley":{"formattedCitation":"(Rahma et al., 2023)","plainTextFormattedCitation":"(Rahma et al., 2023)","previouslyFormattedCitation":"(Rahma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Rahma et al.,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Oleh karena itu, pembelajaran digital membutuhkan jaringan atau akses yang bersifat interaktif, seperti handphone, computer, dan perangkat lainnya dalam kegiatan belajar mengajar.</w:t>
      </w:r>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024465551","ISSN":"2302-6804","abstract":"Tujuan penelitian untuk menguji empirik pengaruh model Direct Instruction berbantuan media kartu kata bergambar terhadap peningkatan kemampuan membaca permulaan di TK Aisyiyah Pembina Banguntapan, karena selama ini konsep membaca permulaan masih kurang dan pembelajaran selama ini sebatas dengan LKA, spidol dan papan tulis. Penelitian ini merupakan penelitian tindakan kelas yang dilakukan secara kolaboratif partisipatif dengan menggunakan model penelitian Kemmis dan Mc.Taggart. Subjek dalam penelitian ini adalah anak kelompok B di TK Aisyiyah Pembina Banguntapan. Sedangkan objek dalam penelitian ini adalah kemampuan membaca permulaan menggunakan model Direct Instruction berbantuan media kartu kata bergambar. Metode yang digunakan dalam pengumpulan data adalah observasi, sedangkan teknik analisis data digunakan secara kualitatif dan kuantitatif. Hasil penelitian menunjukkan ada peningkatan kemampuan membaca permulaan anak kelompok B di TK Aisyiyah Pembina Banguntapan. Peningkatan ini dapat dilihat dari hasil observasi yang meningkat pada setiap siklusnya. Pra tindakan yang masuk kategori (BSB) 7 %, pelaksanaan tindakan siklus I (BSB) 7 %, tindakan pada Siklus II (BSB) 73 %, ada peningkatan dari siklus I ke siklus II, Keberhasilan tersebut di pengaruhi oleh model Direct Instruction Berbantuan Media Kartu Kata Bergambar langkah langkahnya: (1) menyampaikan tujuan dan mempersiapkan peserta didik. (2) Mendemonstrasikan pengetahuan atau keterampilan. (3) Membimbing pelatihan. (4) Mengecek pemahaman dan memberikan umpan balik. (5) Memberikan kesempatan melakukan pelatihan lanjutan, dengan diberi motivasi. AbstractThis study aims to test empirically the influence of Direct Instruction Model Assisted by picture-word cards on improving early reading skill at kindergarten TK Aisyiyah Pembina Banguntapan. Early reading is somewhat neglected and learning has been limited to work sheets, markers, and whiteboards. This is classroom action research conducted in a participatory collaborative manner using the Kemmis’s and Mc. Taggart’s model. The subjects in this study were children of group B in kindergarten TK Aisyiyah Pembina Banguntapan. The object in this study is early reading skill using the Direct Instruction model aided by picture-word cards. The data were collected by means of observation. The data were then qualitatively and quantitatively analysed. The results showed an increase in early reading skill of group B, Kindergarten TK Aisyiyah Pembina Banguntapan. T…","author":[{"dropping-particle":"","family":"Paling","given":"Sepling","non-dropping-particle":"","parse-names":false,"suffix":""},{"dropping-particle":"","family":"Fatqurhohman","given":"","non-dropping-particle":"","parse-names":false,"suffix":""},{"dropping-particle":"","family":"Makmur","given":"Alfhian","non-dropping-particle":"","parse-names":false,"suffix":""},{"dropping-particle":"","family":"Yati","given":"","non-dropping-particle":"","parse-names":false,"suffix":""},{"dropping-particle":"","family":"Albar","given":"Muhammad","non-dropping-particle":"","parse-names":false,"suffix":""},{"dropping-particle":"","family":"Susetyo","given":"Agus Milu","non-dropping-particle":"","parse-names":false,"suffix":""},{"dropping-particle":"","family":"Putra, Yusuf Wahyu Setiya Rajiman, Widyawanti Djamilah","given":"Soraya","non-dropping-particle":"","parse-names":false,"suffix":""},{"dropping-particle":"","family":"Ratnadewi","given":"","non-dropping-particle":"","parse-names":false,"suffix":""},{"dropping-particle":"","family":"Suhendi","given":"Herni Yuniarti","non-dropping-particle":"","parse-names":false,"suffix":""},{"dropping-particle":"","family":"Irvani","given":"Asep Irvan","non-dropping-particle":"","parse-names":false,"suffix":""},{"dropping-particle":"","family":"Irvani","given":"Irvan","non-dropping-particle":"","parse-names":false,"suffix":""}],"container-title":"Jurnal Pendidikan Anak","id":"ITEM-1","issue":"1","issued":{"date-parts":[["2022"]]},"number-of-pages":"212","publisher":"CV. TOHAR MEDIA","title":"Media Pembelajaran Digital Teknologi","type":"book","volume":"8"},"uris":["http://www.mendeley.com/documents/?uuid=357d9096-97b6-4820-9e4f-dfae06fa7994"]}],"mendeley":{"formattedCitation":"(Paling et al., 2022)","manualFormatting":"(Paling et al., 2022:24)","plainTextFormattedCitation":"(Paling et al., 2022)","previouslyFormattedCitation":"(Paling et al., 2022)"},"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Paling et al., 2022:2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jelaskan bahwa pembelajaran digital ditandai dengan memberikan pengalaman belajar yang bermakna kepada peserta didik tanpa membuat mereka terbebani oleh tuntutan untuk mencapai semua target yang tertera dalam kurikulum, kegiatan dan tugas pembelajaran yang berbeda-beda sesuai dengan minat dan keadaan peserta didik, serta menyediakan umpan baik yang berkualitas. Pembelajaran digital dalam bentuk blanded learning mempunyai karakteristik yaitu:</w:t>
      </w:r>
    </w:p>
    <w:p w:rsidR="000A4E61" w:rsidRPr="00B46F00" w:rsidRDefault="000A4E61" w:rsidP="000A4E61">
      <w:pPr>
        <w:pStyle w:val="ListParagraph"/>
        <w:numPr>
          <w:ilvl w:val="0"/>
          <w:numId w:val="1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enggabungkan berbagai metode penerapan, model pembelajaran, dan lingkungan pembelajaran berbasis teknologi.</w:t>
      </w:r>
    </w:p>
    <w:p w:rsidR="000A4E61" w:rsidRPr="00B46F00" w:rsidRDefault="000A4E61" w:rsidP="000A4E61">
      <w:pPr>
        <w:pStyle w:val="ListParagraph"/>
        <w:numPr>
          <w:ilvl w:val="0"/>
          <w:numId w:val="1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engubah pembelajaran konvensional atau tatap muka, pembelajaran mandiri, dan pembelajaran online (e-learning).</w:t>
      </w:r>
    </w:p>
    <w:p w:rsidR="000A4E61" w:rsidRPr="00B46F00" w:rsidRDefault="000A4E61" w:rsidP="000A4E61">
      <w:pPr>
        <w:pStyle w:val="ListParagraph"/>
        <w:numPr>
          <w:ilvl w:val="0"/>
          <w:numId w:val="1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etode pengajaran transfer dan blending yang efektif.</w:t>
      </w:r>
    </w:p>
    <w:p w:rsidR="000A4E61" w:rsidRPr="00B46F00" w:rsidRDefault="000A4E61" w:rsidP="000A4E61">
      <w:pPr>
        <w:pStyle w:val="ListParagraph"/>
        <w:numPr>
          <w:ilvl w:val="0"/>
          <w:numId w:val="13"/>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 xml:space="preserve">Guru dan juga orang tua sebagai fasilitator pendukung. </w:t>
      </w:r>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Dari penjelasan diatas dapat disimpulkan bahwa karakteristik media pembelajaran digital yaitu pembelajaran digital yang mengombinasikan berbagai metode dan model pembelajaran yang berbasis dengan teknologi untuk menciptakan pengalaman belajar yang interaktif, fleksibel, dan sesuai dengan kebutuhan peserta didik.Media ini pembelajaran digital ini memungkinkan perpaduan antara pembelajaran tatap muka, pembelajaran mandiri, dan pembelajaran berbasis teknologi, sehingga lebih mampu beradaptasi dengan perkembangan zaman.Selain itu, peran guru dan orang tua sebagai fasilitator sangat penting dalam mendukung keberhasilan pembelajaran digital.Dengan demikian, media pembelajaran digital memberikan akses yang luas terhadap pengetahuan dan keterampilan, serta menciptakan suasana</w:t>
      </w:r>
      <w:r>
        <w:rPr>
          <w:rFonts w:ascii="Times New Roman" w:hAnsi="Times New Roman" w:cs="Times New Roman"/>
          <w:sz w:val="24"/>
          <w:szCs w:val="24"/>
        </w:rPr>
        <w:t xml:space="preserve"> belajar</w:t>
      </w:r>
      <w:r w:rsidRPr="00B46F00">
        <w:rPr>
          <w:rFonts w:ascii="Times New Roman" w:hAnsi="Times New Roman" w:cs="Times New Roman"/>
          <w:sz w:val="24"/>
          <w:szCs w:val="24"/>
        </w:rPr>
        <w:t xml:space="preserve"> yang lebih inovatif dan bermakna bagi peserta didik.</w:t>
      </w:r>
    </w:p>
    <w:p w:rsidR="000A4E61" w:rsidRPr="00B46F00" w:rsidRDefault="000A4E61" w:rsidP="000A4E61">
      <w:pPr>
        <w:spacing w:after="0" w:line="240" w:lineRule="auto"/>
        <w:ind w:left="284" w:firstLine="850"/>
        <w:jc w:val="both"/>
        <w:rPr>
          <w:rFonts w:ascii="Times New Roman" w:hAnsi="Times New Roman" w:cs="Times New Roman"/>
          <w:sz w:val="24"/>
          <w:szCs w:val="24"/>
        </w:rPr>
      </w:pPr>
    </w:p>
    <w:p w:rsidR="000A4E61" w:rsidRPr="00B46F00" w:rsidRDefault="000A4E61" w:rsidP="000A4E61">
      <w:pPr>
        <w:pStyle w:val="Heading3"/>
        <w:numPr>
          <w:ilvl w:val="0"/>
          <w:numId w:val="18"/>
        </w:numPr>
        <w:spacing w:before="0" w:line="480" w:lineRule="auto"/>
        <w:ind w:left="851" w:hanging="850"/>
        <w:rPr>
          <w:rFonts w:ascii="Times New Roman" w:hAnsi="Times New Roman" w:cs="Times New Roman"/>
          <w:color w:val="auto"/>
          <w:sz w:val="24"/>
          <w:szCs w:val="24"/>
        </w:rPr>
      </w:pPr>
      <w:bookmarkStart w:id="6" w:name="_Toc190691695"/>
      <w:r w:rsidRPr="00B46F00">
        <w:rPr>
          <w:rFonts w:ascii="Times New Roman" w:hAnsi="Times New Roman" w:cs="Times New Roman"/>
          <w:color w:val="auto"/>
          <w:sz w:val="24"/>
          <w:szCs w:val="24"/>
        </w:rPr>
        <w:t>Fungsi Media Pembelajaran Bagi Pendidikan</w:t>
      </w:r>
      <w:bookmarkEnd w:id="6"/>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Pada peneliti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47400/jiees.v1i1.11","ISSN":"2723-7184","abstract":"This article aims to describe the basic concepts of learning media which include: learning as a communication process, the definition of the concept of learning media, the function of learning media, the basis for using learning media, the characteristics of learning media.","author":[{"dropping-particle":"","family":"Juhaeni","given":"","non-dropping-particle":"","parse-names":false,"suffix":""},{"dropping-particle":"","family":"Safaruddin","given":"","non-dropping-particle":"","parse-names":false,"suffix":""},{"dropping-particle":"","family":"R Nurhayati","given":"","non-dropping-particle":"","parse-names":false,"suffix":""},{"dropping-particle":"","family":"Aulia Nur Tanzila","given":"","non-dropping-particle":"","parse-names":false,"suffix":""}],"container-title":"JIEES : Journal of Islamic Education at Elementary School","id":"ITEM-1","issue":"1","issued":{"date-parts":[["2020"]]},"page":"34-43","title":"Konsep Dasar Media Pembelajaran","type":"article-journal","volume":"1"},"uris":["http://www.mendeley.com/documents/?uuid=7f320869-e00e-4167-893d-592736fc3e9b"]}],"mendeley":{"formattedCitation":"(Juhaeni et al., 2020)","plainTextFormattedCitation":"(Juhaeni et al., 2020)","previouslyFormattedCitation":"(Juhaeni et al., 2020)"},"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Juhaeni et al., 2020)</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jelaskan bahwasanya terdapat beberapa fungsi dari media pendidikan(pembelajaran) diantaranya: </w:t>
      </w:r>
    </w:p>
    <w:p w:rsidR="000A4E61" w:rsidRDefault="000A4E61" w:rsidP="000A4E61">
      <w:pPr>
        <w:pStyle w:val="ListParagraph"/>
        <w:numPr>
          <w:ilvl w:val="0"/>
          <w:numId w:val="10"/>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Fungsi media pembelajaran sebagai sumber belajar</w:t>
      </w:r>
    </w:p>
    <w:p w:rsidR="000A4E61" w:rsidRDefault="000A4E61" w:rsidP="000A4E61">
      <w:pPr>
        <w:pStyle w:val="ListParagraph"/>
        <w:spacing w:line="480" w:lineRule="auto"/>
        <w:jc w:val="both"/>
        <w:rPr>
          <w:rFonts w:ascii="Times New Roman" w:hAnsi="Times New Roman" w:cs="Times New Roman"/>
          <w:sz w:val="24"/>
          <w:szCs w:val="24"/>
        </w:rPr>
      </w:pPr>
      <w:r w:rsidRPr="00725100">
        <w:rPr>
          <w:rFonts w:ascii="Times New Roman" w:hAnsi="Times New Roman" w:cs="Times New Roman"/>
          <w:sz w:val="24"/>
          <w:szCs w:val="24"/>
        </w:rPr>
        <w:t>Dapat kita ketahui bahwa media pendidikan atau lebih sering disebut sebagai sumber belajar.Sumber belajar yang memiliki makna tersirat yang artinya ketangkasan atau keaktifan yaitu memiliki tugas sebagai penyalur, penyamai, penghubung, dan lain sebagainya.Secara garis besar bahwa sumber belajar adalah fungsi utama dari media pembelajaran, namun ada pula fungsi-fungsi lainnya.</w:t>
      </w:r>
    </w:p>
    <w:p w:rsidR="000A4E61" w:rsidRPr="00725100" w:rsidRDefault="000A4E61" w:rsidP="000A4E61">
      <w:pPr>
        <w:pStyle w:val="ListParagraph"/>
        <w:spacing w:line="480" w:lineRule="auto"/>
        <w:jc w:val="both"/>
        <w:rPr>
          <w:rFonts w:ascii="Times New Roman" w:hAnsi="Times New Roman" w:cs="Times New Roman"/>
          <w:sz w:val="24"/>
          <w:szCs w:val="24"/>
        </w:rPr>
      </w:pPr>
    </w:p>
    <w:p w:rsidR="000A4E61" w:rsidRPr="00B46F00" w:rsidRDefault="000A4E61" w:rsidP="000A4E61">
      <w:pPr>
        <w:pStyle w:val="ListParagraph"/>
        <w:numPr>
          <w:ilvl w:val="0"/>
          <w:numId w:val="10"/>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Media pembelajaran sebagai fungsi semantik</w:t>
      </w:r>
    </w:p>
    <w:p w:rsidR="000A4E61" w:rsidRPr="006C39E4"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Fungsi semantik merujuk pada kemampuan media untuk memperkaya kosakata yang diartikan secara benar serta dapat dipahami oleh anak didik. Bahasa mencakup lambang(simbol) dari isi yakni pikiran atau perasaan yang keduanya telah menjadi totalitas pesan yang tidak dapat dipisahkan.</w:t>
      </w:r>
    </w:p>
    <w:p w:rsidR="000A4E61" w:rsidRPr="00B46F00" w:rsidRDefault="000A4E61" w:rsidP="000A4E61">
      <w:pPr>
        <w:pStyle w:val="ListParagraph"/>
        <w:numPr>
          <w:ilvl w:val="0"/>
          <w:numId w:val="10"/>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edia pembelajaran sebagai fungsi manipulatif</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Fungsi manipulatif ini didasarkan pada ciri-ciri umum yaitu kemampuan untuk merekam, kemampuan untuk menyimpan, kemampuan untuk melestarikan, merekonstruksikan dan metransportasi suatu peristiwa atau objek. Dengan berdasarkan karakteristik yang dimiliki oleh media untuk menjalankan perannya sesuai dengan fungsinya, maka media pendidikan(pembelajaran) memiliki dua kemampuan berupa dapat meminimalisir batas antara ruang dan waktu, serta memeiliki kemampuan untuk dapat mengatasi keterbatasan inderaw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Fungsi  dari  media  pembelajaran  dijelaskan  oleh</w:t>
      </w:r>
      <w:r>
        <w:rPr>
          <w:rFonts w:ascii="Times New Roman" w:hAnsi="Times New Roman" w:cs="Times New Roman"/>
          <w:sz w:val="24"/>
          <w:szCs w:val="24"/>
        </w:rPr>
        <w:t xml:space="preserve">  pendapat  lain  bahwa  telah </w:t>
      </w:r>
      <w:r w:rsidRPr="00B46F00">
        <w:rPr>
          <w:rFonts w:ascii="Times New Roman" w:hAnsi="Times New Roman" w:cs="Times New Roman"/>
          <w:sz w:val="24"/>
          <w:szCs w:val="24"/>
        </w:rPr>
        <w:t>diamati berasal dari dua aspek yakni sebuah proses pendidikan (pembelajaran) dapat diartikan proses  kegiatan  berinteraksi  serta  komunikasi  antar  anak  didik  atau  peseta  didik. Informasi  yang  berasal dari  sumber  (guru)  kepada  penerima  (peserta didik)  juga  termasuk fungsi dari media pembelajaran, maka dapat ditinjau bahwa komunikasi adalah proses dari pembelajaran</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ri penjelasan diatas dapat ditarik kesimpulan bahwasanya media pembelajaran memiliki beberapa fungsi penting dalam proses pendidikan. Yaitu yang pertama, sebagai sumber belajar, media berperan dalam menyalurkan dan </w:t>
      </w:r>
      <w:r w:rsidRPr="00B46F00">
        <w:rPr>
          <w:rFonts w:ascii="Times New Roman" w:hAnsi="Times New Roman" w:cs="Times New Roman"/>
          <w:sz w:val="24"/>
          <w:szCs w:val="24"/>
        </w:rPr>
        <w:lastRenderedPageBreak/>
        <w:t>menghubungkan informasi.Kedua, fungsi semantik dalam hal ini media membantu memperkaya kosakata dan pemahaman peserta didik terhadap materi yang diajarkan.Selain itu media sebagai fungsi manipulatif yang memungkinkan peserta didik untuk merekam, menyimpan, dan mentrasportasi informasi serta mengatasi batasan ruang dan waktu dalam pembelajaran. Secara keseluruhan, media pembelajaran berfungsi sebagai alat komunikasi yang mendukung interaksi antara guru dan peserta didik, sehingga meningkatkan efektivitas proses belajar mengajar.</w:t>
      </w:r>
    </w:p>
    <w:p w:rsidR="000A4E61" w:rsidRPr="00B46F00" w:rsidRDefault="000A4E61" w:rsidP="000A4E61">
      <w:pPr>
        <w:pStyle w:val="Heading3"/>
        <w:numPr>
          <w:ilvl w:val="0"/>
          <w:numId w:val="18"/>
        </w:numPr>
        <w:spacing w:line="480" w:lineRule="auto"/>
        <w:ind w:left="851" w:hanging="851"/>
        <w:rPr>
          <w:rFonts w:ascii="Times New Roman" w:hAnsi="Times New Roman" w:cs="Times New Roman"/>
          <w:color w:val="auto"/>
          <w:sz w:val="24"/>
          <w:szCs w:val="24"/>
        </w:rPr>
      </w:pPr>
      <w:bookmarkStart w:id="7" w:name="_Toc190691696"/>
      <w:r w:rsidRPr="00B46F00">
        <w:rPr>
          <w:rFonts w:ascii="Times New Roman" w:hAnsi="Times New Roman" w:cs="Times New Roman"/>
          <w:color w:val="auto"/>
          <w:sz w:val="24"/>
          <w:szCs w:val="24"/>
        </w:rPr>
        <w:t>Kelebihan dan Kekurangan Media Digital</w:t>
      </w:r>
      <w:bookmarkEnd w:id="7"/>
    </w:p>
    <w:p w:rsidR="000A4E61" w:rsidRPr="00B46F00" w:rsidRDefault="00FA21B3"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ISBN":"9786230923654","abstract":"… yang terbiasa dengan teknologi digital (digital native). Hal ini … layanan yang biasa disediakan oleh perpustakaan … Transisi perubahan dari Pendidikan 3.0 ke Pendidikan 4.0 …","author":[{"dropping-particle":"","family":"Hendra","given":"","non-dropping-particle":"","parse-names":false,"suffix":""},{"dropping-particle":"","family":"Afriyadi","given":"Hery","non-dropping-particle":"","parse-names":false,"suffix":""},{"dropping-particle":"","family":"Tanwir","given":"","non-dropping-particle":"","parse-names":false,"suffix":""},{"dropping-particle":"","family":"Noor Hayati","given":"","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container-title":"PT. Sonpedia Publishing Indonesia","id":"ITEM-1","issue":"1","issued":{"date-parts":[["2023"]]},"number-of-pages":"ii-148","title":"Media Pembelajaran Berbasis Digital (Teori &amp; Praktik)","type":"book"},"uris":["http://www.mendeley.com/documents/?uuid=84f619b1-446a-4a4b-a79f-a3196ca7bb47"]}],"mendeley":{"formattedCitation":"(Hendra et al., 2023)","manualFormatting":"(Hendra et al., 2023:5)","plainTextFormattedCitation":"(Hendra et al., 2023)","previouslyFormattedCitation":"(Hendra et al., 2023)"},"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Hendra et al., 2023:5)</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yatakan media pembelajaran berbasis digital memiliki berbagai manfaat dan keuntungan, diantaranya:</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Kemudahan akses dan fleksibilitas</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edia pembelajaran berbasis digital dapat diakses dengan mudah dari mana saja dan kapan saja, baik melalui computer, tablet, maupun smarthphone.Hal ini memberikan fleksibilitas dalam waktu dan juga tempat, sehingga peserta didik dapat belajar secara mandiri dan memilih waktu yang tepat untuk mempelajari materi.</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Interaktif dan visual</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edia pembelajaran berbasis digital menawarkan pengalaman belajar yang lebih interaktif dan visual dengan menggunakan gambar, animasi, audio, dan video.Hal ini membuat pembelajaran menjadi lebih menarik dan membantu peserta idik untuk memahami materi secara lebih baik.</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Personalisasi pembelajaran</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lastRenderedPageBreak/>
        <w:t>Media pembelajaran berbasis digital dapat disesuaikan dengan kebutuhan dan kemampuan individu peserta didik, memungkinkan peserta didik untuk belajar dengan ritme yang sesuai dengan kemampuan masing-masing, sehingga meningkatkan efektivitas belajar.</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Umpan balik instan</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edia pembelajaran digital mampu memberikan tanggapan langsung kepada peserta didik, baik melalui sistem penilaian yang otomatis maupun melalui aplikasi yang dapat memberikan saran dan masukan yang bermanfaat.Hal ini membantu peserta didik untuk memperbaiki kesalahan dan meningkatkan pemahaman mereka.</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Keterlibatan peserta didik yang lebih tinggi</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edia pembelajaran berbasis digital dapat meningkatkan partisipasi peserta didik dalam kegiatan pembelajaran yang sedang berlangsung, dengan menyediakan forum diskusi online, kuis interaktif, serta berbagai aktivitas lain yang dpat meningkatkan semangat dan ketertarikan peserta didik terhapat proses belajar.</w:t>
      </w:r>
    </w:p>
    <w:p w:rsidR="000A4E61" w:rsidRPr="00B46F00" w:rsidRDefault="000A4E61" w:rsidP="000A4E61">
      <w:pPr>
        <w:pStyle w:val="ListParagraph"/>
        <w:numPr>
          <w:ilvl w:val="0"/>
          <w:numId w:val="11"/>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Efisiensi dan penghemat biaya</w:t>
      </w:r>
    </w:p>
    <w:p w:rsidR="000A4E61" w:rsidRPr="00B46F00" w:rsidRDefault="000A4E61" w:rsidP="000A4E61">
      <w:pPr>
        <w:pStyle w:val="ListParagraph"/>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 xml:space="preserve">Media pembelajaran berbasis digital  bisa memperbaiki efisiensi dan menghemat biaya dalam proses belajar, dengan mengurangi penggunaan pada buku teks dan memberikan kesempatan kepada guru untuk menciptakan materi pembelajaran yang bisa digunakan berkali-kali. </w:t>
      </w:r>
    </w:p>
    <w:p w:rsidR="000A4E61" w:rsidRPr="00B46F00" w:rsidRDefault="00FA21B3"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fldChar w:fldCharType="begin" w:fldLock="1"/>
      </w:r>
      <w:r w:rsidR="000A4E61" w:rsidRPr="00B46F00">
        <w:rPr>
          <w:rFonts w:ascii="Times New Roman" w:hAnsi="Times New Roman" w:cs="Times New Roman"/>
          <w:sz w:val="24"/>
          <w:szCs w:val="24"/>
        </w:rPr>
        <w:instrText>ADDIN CSL_CITATION {"citationItems":[{"id":"ITEM-1","itemData":{"ISBN":"9786230923654","abstract":"… yang terbiasa dengan teknologi digital (digital native). Hal ini … layanan yang biasa disediakan oleh perpustakaan … Transisi perubahan dari Pendidikan 3.0 ke Pendidikan 4.0 …","author":[{"dropping-particle":"","family":"Hendra","given":"","non-dropping-particle":"","parse-names":false,"suffix":""},{"dropping-particle":"","family":"Afriyadi","given":"Hery","non-dropping-particle":"","parse-names":false,"suffix":""},{"dropping-particle":"","family":"Tanwir","given":"","non-dropping-particle":"","parse-names":false,"suffix":""},{"dropping-particle":"","family":"Noor Hayati","given":"","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container-title":"PT. Sonpedia Publishing Indonesia","id":"ITEM-1","issue":"1","issued":{"date-parts":[["2023"]]},"number-of-pages":"ii-148","title":"Media Pembelajaran Berbasis Digital (Teori &amp; Praktik)","type":"book"},"uris":["http://www.mendeley.com/documents/?uuid=84f619b1-446a-4a4b-a79f-a3196ca7bb47"]}],"mendeley":{"formattedCitation":"(Hendra et al., 2023)","plainTextFormattedCitation":"(Hendra et al., 2023)","previouslyFormattedCitation":"(Hendra et al., 2023)"},"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Hendra et al., 2023)</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Dalam penggunaan media pembeajaran digital terdapat juga kekurangan dari media pembelajaran digital. Adapun kekurangan dari media pembelajaran digital yaitu sebagai berikut:</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Ketergantungan pada teknologi, seperti memerlukan perangkat yang memadai dan akses internet yang stabil</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Kurangnya interaksi sosial, Pembelajaran digital dapat mengurangi komunikasi langsung antara peserta didik dan guru</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 xml:space="preserve">Kesulitan dalam penggunaan teknologi, dalam hal ini tidak semua guru dan peserta didik memiliki keterampilian dalm menggunakan teknologi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31932/jutech.v4i2.2920","abstract":"Penelitian ini membahas mengenai media pembelajaran konvensional dan media pembelajaran digital. Tujuan utama penelitian ini adalah untuk memberikan gambaran tentang media pembelajaran konvensional dan media pembelajaran digital. Metode penelitian yang digunakan adalah studi kepustakaan. Penelitian dilakukan dengan membaca jurnal, buku atau sumber yang lain terkait media pembelajaran konvensional dan digital. Referensi yang digunakan mencakup 2 buku, 10 artikel ilmiah, dan 1 disertasi yang diterbitkan dalam rentang tahun 2014 hingga 2022. Studi kepustakaan ini dilakukan untuk memahami secara lebih mendalam mengenai media pembelajaran konvensional dan digital. Hasil penelitian dapat memberikan pemahaman yang lebih baik menyangkut jenis-jenis, kekurangan dan kelebihan, serta bagaimana media pembelajaran konvensional dan media pembelajaran digital dapat memengaruhi proses pembelajaran di kelas. Berdasarkan penelitian didapatkan bahwa media konvensional terdiri dari media grafis, media tiga dimensi, penggunaan lingkungan, dan media berbasis cetakan. Sedangkan media digital dapat berupa media pembelajaran jarak jauh, media digital, media pembelajaran terjemahan bahasa, dan media pembelajaran berbasis video audio visual. Kesimpulan dari penelitian ini adalah bahwa media pembelajaran konvensional dan digital masing-masing memiliki karateristik, kelebihan, dan kekurangan yang menjadi pembeda  dari setiap media.","author":[{"dropping-particle":"","family":"Yuniarti","given":"Anisyah","non-dropping-particle":"","parse-names":false,"suffix":""},{"dropping-particle":"","family":"Titin","given":"Titin","non-dropping-particle":"","parse-names":false,"suffix":""},{"dropping-particle":"","family":"Safarini","given":"Fannisa","non-dropping-particle":"","parse-names":false,"suffix":""},{"dropping-particle":"","family":"Rahmadia","given":"Ita","non-dropping-particle":"","parse-names":false,"suffix":""},{"dropping-particle":"","family":"Putri","given":"Sinta","non-dropping-particle":"","parse-names":false,"suffix":""}],"container-title":"JUTECH : Journal Education and Technology","id":"ITEM-1","issue":"2","issued":{"date-parts":[["2023"]]},"page":"84-95","title":"Media Konvensional Dan Media Digital Dalam Pembelajaran","type":"article-journal","volume":"4"},"uris":["http://www.mendeley.com/documents/?uuid=efc0d76e-2480-4985-992c-d123f7b62bbf"]}],"mendeley":{"formattedCitation":"(Yuniarti et al., 2023)","plainTextFormattedCitation":"(Yuniarti et al., 2023)","previouslyFormattedCitation":"(Yuniarti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Yuniarti et al.,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 xml:space="preserve">Media pembeljaran digital dapat menggangu konsentrasi karena peserta didik cenderung mengakses media social atau game saat menggunakan perangkat elektronik dalam pembelajar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31004/basicedu.v7i1.4653","ISSN":"2580-3735","abstract":"Revolusi digital menimbulkan dampak besar, salah satunya dalam dunia pendidikan. Penelitian ini bertujuan untuk mendeskripsikan permasalahan pemanfaatan media pembelajaran berbasis digital sehingga dapat dijadikan sebagai bahan evaluasi dalam pembelajaran. Metode penelitian yang digunakan adalah kualitatif dengan pendekatan studi kasus. Berdasarkan dari hasil penelitian melalui observasi dan wawancara menunjukan bahwa terdapat permasalahan guru dalam memanfaatkan media pembelajaran berbasis digital dikarenakan kurangnya kealihan di bidang teknolgi informasi dan komunikasi. Permasalahan tersebut dialami oleh guru muda maupun guru yang sudah berumur. Permasalahan guru dalam memanfaatkan media pembelajaran meliputi: 1) Guru terbiasa menggunakan model pembelajaran konvesional tanpa memanfaatkan media pembelajaran. 2) Penggunaan media pembejaran berbasis digital masih rendah. 3) Fasilitas pembelajaran Teknologi Informasi dan Komunikasi yang belum tercukupi 4) Kurangnya dukungan pemerintah dalam meningkatkan kualitas Sumber Daya Manusia untuk memanfaatkan Teknologi Informasi dan Komunikasi di kegiatan belajar mengajar. Penelitian ini diharapkan dapat menjadi bahan evaluasi untuk berbenah dalam melaksanakan pendidikan yang berkualitas.","author":[{"dropping-particle":"","family":"Rahma","given":"Febrizka Alya","non-dropping-particle":"","parse-names":false,"suffix":""},{"dropping-particle":"","family":"Harjono","given":"Hary Soedarto","non-dropping-particle":"","parse-names":false,"suffix":""},{"dropping-particle":"","family":"Sulistyo","given":"Urip","non-dropping-particle":"","parse-names":false,"suffix":""}],"container-title":"Jurnal Basicedu","id":"ITEM-1","issue":"1","issued":{"date-parts":[["2023"]]},"page":"603-611","title":"Problematika Pemanfaatan Media Pembelajaran Berbasis Digital","type":"article-journal","volume":"7"},"uris":["http://www.mendeley.com/documents/?uuid=68d137d0-53e6-4ffc-b9a4-adcd13a8bd91"]}],"mendeley":{"formattedCitation":"(Rahma et al., 2023)","plainTextFormattedCitation":"(Rahma et al., 2023)","previouslyFormattedCitation":"(Rahma et al.,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Rahma et al.,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Kurangnya pengawasan guru, dalam hal ini sulit untuk mengetahui apakah peserta didik benar-benar memahami materi atau hanya sekedar mengikuti pembelajaran tanpa perhatian atau fokus yang penuh</w:t>
      </w:r>
    </w:p>
    <w:p w:rsidR="000A4E61" w:rsidRPr="00B46F00" w:rsidRDefault="000A4E61" w:rsidP="000A4E61">
      <w:pPr>
        <w:pStyle w:val="ListParagraph"/>
        <w:numPr>
          <w:ilvl w:val="0"/>
          <w:numId w:val="16"/>
        </w:numPr>
        <w:spacing w:line="480" w:lineRule="auto"/>
        <w:ind w:left="709"/>
        <w:jc w:val="both"/>
        <w:rPr>
          <w:rFonts w:ascii="Times New Roman" w:hAnsi="Times New Roman" w:cs="Times New Roman"/>
          <w:sz w:val="24"/>
          <w:szCs w:val="24"/>
        </w:rPr>
      </w:pPr>
      <w:r w:rsidRPr="00B46F00">
        <w:rPr>
          <w:rFonts w:ascii="Times New Roman" w:hAnsi="Times New Roman" w:cs="Times New Roman"/>
          <w:sz w:val="24"/>
          <w:szCs w:val="24"/>
        </w:rPr>
        <w:t>Masalah kesehatan mata, penggunaan layar dalam waktu yang lama dapat menyebabkan kelelahan pada mata.</w:t>
      </w:r>
    </w:p>
    <w:p w:rsidR="000A4E61" w:rsidRPr="00B46F00" w:rsidRDefault="000A4E61" w:rsidP="000A4E61">
      <w:pPr>
        <w:pStyle w:val="ListParagraph"/>
        <w:spacing w:line="240" w:lineRule="auto"/>
        <w:ind w:left="1212"/>
        <w:jc w:val="both"/>
        <w:rPr>
          <w:rFonts w:ascii="Times New Roman" w:hAnsi="Times New Roman" w:cs="Times New Roman"/>
          <w:sz w:val="24"/>
          <w:szCs w:val="24"/>
        </w:rPr>
      </w:pPr>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ri kekurangan-kekurangan yang ada pada media pembelajaran digital, untuk mrngantisipasinya adalah bahwasanya media yang akan dikembangkan oleh peneliti akan dirancang dengan memperhatikan aspek aksebilitas, kemudahan dalam penggunaaan, efektivitas, serta interaktivitas agar dapat digunakan secara optimal oleh peserta didik dan mendukung dalam  proses pembelajaran. Media </w:t>
      </w:r>
      <w:r w:rsidRPr="00B46F00">
        <w:rPr>
          <w:rFonts w:ascii="Times New Roman" w:hAnsi="Times New Roman" w:cs="Times New Roman"/>
          <w:sz w:val="24"/>
          <w:szCs w:val="24"/>
        </w:rPr>
        <w:lastRenderedPageBreak/>
        <w:t xml:space="preserve">yang akan dirancang oleh peneliti akan disertai dengan adanya panduan penggunaan yang jelas dan sederhana, sehingga mudah untuk digunakan. </w:t>
      </w:r>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Selain itu untuk mengantisipasi dari kurangnya interaksi sosial media buku digital ini</w:t>
      </w:r>
      <w:r>
        <w:rPr>
          <w:rFonts w:ascii="Times New Roman" w:hAnsi="Times New Roman" w:cs="Times New Roman"/>
          <w:sz w:val="24"/>
          <w:szCs w:val="24"/>
        </w:rPr>
        <w:t>akan mengutamak</w:t>
      </w:r>
      <w:r w:rsidRPr="00B46F00">
        <w:rPr>
          <w:rFonts w:ascii="Times New Roman" w:hAnsi="Times New Roman" w:cs="Times New Roman"/>
          <w:sz w:val="24"/>
          <w:szCs w:val="24"/>
        </w:rPr>
        <w:t>an ilustrasi dan cerita yang menarik sehing</w:t>
      </w:r>
      <w:r>
        <w:rPr>
          <w:rFonts w:ascii="Times New Roman" w:hAnsi="Times New Roman" w:cs="Times New Roman"/>
          <w:sz w:val="24"/>
          <w:szCs w:val="24"/>
        </w:rPr>
        <w:t>ga peserta didik dapat lebih fok</w:t>
      </w:r>
      <w:r w:rsidRPr="00B46F00">
        <w:rPr>
          <w:rFonts w:ascii="Times New Roman" w:hAnsi="Times New Roman" w:cs="Times New Roman"/>
          <w:sz w:val="24"/>
          <w:szCs w:val="24"/>
        </w:rPr>
        <w:t>us pada nar</w:t>
      </w:r>
      <w:r>
        <w:rPr>
          <w:rFonts w:ascii="Times New Roman" w:hAnsi="Times New Roman" w:cs="Times New Roman"/>
          <w:sz w:val="24"/>
          <w:szCs w:val="24"/>
        </w:rPr>
        <w:t xml:space="preserve">asi alur cerita. Media ini juga </w:t>
      </w:r>
      <w:r w:rsidRPr="00B46F00">
        <w:rPr>
          <w:rFonts w:ascii="Times New Roman" w:hAnsi="Times New Roman" w:cs="Times New Roman"/>
          <w:sz w:val="24"/>
          <w:szCs w:val="24"/>
        </w:rPr>
        <w:t>dapat dikombinasikan dengan sesi tatap muka atau diskusi kelompok untuk meningkatkan interaksi sosial.</w:t>
      </w:r>
    </w:p>
    <w:p w:rsidR="000A4E61" w:rsidRPr="00B46F00" w:rsidRDefault="000A4E61"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Dengan menerapkan berbagai solusi tersebut, diharapakn media pembelajaran digital yang akan dikembangkan nantinya dapat menjadi solusi inovatif yang tidak hanya berfungsi sebagai media pembelajaran yang inovatif, tetapi juga mampu meminimalisir kendala yang selama ini menjadi hambatan dalam penerapan media digital di dunia pendidkan, dengan tetap mempertahankan nilai edukatif, budaya, serta interaksi sosial, kesehatan, dan kenyamanan peserta didik.</w:t>
      </w:r>
    </w:p>
    <w:p w:rsidR="000A4E61" w:rsidRPr="00B46F00" w:rsidRDefault="000A4E61" w:rsidP="000A4E61">
      <w:pPr>
        <w:spacing w:after="0" w:line="240" w:lineRule="auto"/>
        <w:jc w:val="both"/>
        <w:rPr>
          <w:rFonts w:ascii="Times New Roman" w:hAnsi="Times New Roman" w:cs="Times New Roman"/>
          <w:sz w:val="24"/>
          <w:szCs w:val="24"/>
        </w:rPr>
      </w:pPr>
    </w:p>
    <w:p w:rsidR="000A4E61" w:rsidRPr="00B46F00" w:rsidRDefault="000A4E61" w:rsidP="000A4E61">
      <w:pPr>
        <w:pStyle w:val="Heading3"/>
        <w:numPr>
          <w:ilvl w:val="0"/>
          <w:numId w:val="18"/>
        </w:numPr>
        <w:spacing w:before="0" w:line="480" w:lineRule="auto"/>
        <w:ind w:left="851" w:hanging="851"/>
        <w:rPr>
          <w:rFonts w:ascii="Times New Roman" w:hAnsi="Times New Roman" w:cs="Times New Roman"/>
          <w:color w:val="auto"/>
          <w:sz w:val="24"/>
          <w:szCs w:val="24"/>
        </w:rPr>
      </w:pPr>
      <w:bookmarkStart w:id="8" w:name="_Toc190691697"/>
      <w:r w:rsidRPr="00B46F00">
        <w:rPr>
          <w:rFonts w:ascii="Times New Roman" w:hAnsi="Times New Roman" w:cs="Times New Roman"/>
          <w:color w:val="auto"/>
          <w:sz w:val="24"/>
          <w:szCs w:val="24"/>
        </w:rPr>
        <w:t>Tujuan Media Dalam Proses Belajar Mengajar</w:t>
      </w:r>
      <w:bookmarkEnd w:id="8"/>
    </w:p>
    <w:p w:rsidR="000A4E61" w:rsidRPr="00B46F00" w:rsidRDefault="000A4E61" w:rsidP="000A4E61">
      <w:pPr>
        <w:spacing w:after="0" w:line="480" w:lineRule="auto"/>
        <w:ind w:firstLine="709"/>
        <w:jc w:val="both"/>
        <w:rPr>
          <w:rFonts w:ascii="Times New Roman" w:hAnsi="Times New Roman" w:cs="Times New Roman"/>
          <w:b/>
          <w:sz w:val="24"/>
          <w:szCs w:val="24"/>
        </w:rPr>
      </w:pPr>
      <w:r w:rsidRPr="00B46F00">
        <w:rPr>
          <w:rFonts w:ascii="Times New Roman" w:hAnsi="Times New Roman" w:cs="Times New Roman"/>
          <w:sz w:val="24"/>
          <w:szCs w:val="24"/>
        </w:rPr>
        <w:t xml:space="preserve">Tujuan media dalam proses belajar mengajar adalah untuk mendukung, memperkaya, dan meningkatkan efektivitas pembelajar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Penelitian ini merupakan jenis penelitian pengembangan atau “Research and Development”. Produk yang akan dikembangkan dalam penelitian ini adalah media Poster Berbasis Kearifan Lokal Sumatera Utara. Model pengembangan yang digunakan dalam pengembangan bahan ajar ini adalah ADDIE. Model yang terdiri dari lima tahapan yang meliputi Analysis (analisis), Design (desain), Development (pengembangan), Implementation (implementasi), Evaluation (evaluasi). Subjek penelitian ini adalah siswa dan siswi kelas IV di SD IT Darussalam Deli Tua serta Poster Tema Indahnya Kebersamaan kelas IV SD. Waktu penelitian pengembangan produk yaitu pada bulan Mei 2023 sampai dengan Juni 2023. Analisis data yang digunakan dalam penelitian ini adalah analisis data deskriptif kualitatif. Berikut adalah teknik analisis untuk masing-masing data. Berdasarkan nilai yang diperoleh pada uji validasi Materi berjumlah 83%, validasi Media 85%, respon guru 93% media ini termasuk kedalam kategori yang valid dan sangat layak. Hasil Pengembangan ini menunjukkan bahswa penggunaan media dalam pembelajaran sangat diperlukan.","author":[{"dropping-particle":"","family":"Supriyono","given":"S.","non-dropping-particle":"","parse-names":false,"suffix":""},{"dropping-particle":"","family":"Lestari","given":"N.","non-dropping-particle":"","parse-names":false,"suffix":""}],"container-title":"Innovative: Journal Of Social Science Research","id":"ITEM-1","issue":"3","issued":{"date-parts":[["2023"]]},"page":"5104-5117","title":"Pengembangan Media Poster Berbasis Kearifan Lokal Sumatera Utara Pada Tema Indahnya Kebersamaan Kelas IV SD","type":"article-journal","volume":"3"},"uris":["http://www.mendeley.com/documents/?uuid=478733f6-c2b0-4884-990d-c7c6fe748224"]}],"mendeley":{"formattedCitation":"(Supriyono &amp; Lestari, 2023)","manualFormatting":"Supriyono &amp; Lestari, (2023)","plainTextFormattedCitation":"(Supriyono &amp; Lestari, 2023)","previouslyFormattedCitation":"(Supriyono &amp; Lestari,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upriyono &amp; Lestari,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bahwa sebagai seorang pendidik, penting untuk memiliki kreativitas dan inovasi dalam memberikan pembelajaran kepada peserta didik.Hal ini bertujuan agar siswa dapat dapat menangkap dengan baik informasi yang disampaikan. Untuk mencapai hal tersebut, guru perlu alat bantu atau media yang efektif dalam menyampaikan materi pelajaran. Salah satunya adalah dengan </w:t>
      </w:r>
      <w:r w:rsidRPr="00B46F00">
        <w:rPr>
          <w:rFonts w:ascii="Times New Roman" w:hAnsi="Times New Roman" w:cs="Times New Roman"/>
          <w:sz w:val="24"/>
          <w:szCs w:val="24"/>
        </w:rPr>
        <w:lastRenderedPageBreak/>
        <w:t>menciptakan atau mengembangkan media yang mendukung pengajaran, khususnya mengenai keberagaman budaya yang ada di indonesia.</w:t>
      </w:r>
    </w:p>
    <w:p w:rsidR="000A4E61" w:rsidRPr="00B46F00" w:rsidRDefault="00FA21B3" w:rsidP="000A4E61">
      <w:pPr>
        <w:spacing w:line="480" w:lineRule="auto"/>
        <w:ind w:firstLine="709"/>
        <w:jc w:val="both"/>
        <w:rPr>
          <w:rFonts w:ascii="Times New Roman" w:hAnsi="Times New Roman" w:cs="Times New Roman"/>
          <w:b/>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bstract":"… sekolah yang ditemukan bahwa bahan ajar yang digunakan dan … anatomi yang sesuai untuk anak sekolah dasar, buku ajar … Penerapan augmented reality dalam pendidikan sekolah …","author":[{"dropping-particle":"","family":"Wiguna","given":"Isnanini","non-dropping-particle":"","parse-names":false,"suffix":""},{"dropping-particle":"","family":"Nurmairina","given":"","non-dropping-particle":"","parse-names":false,"suffix":""}],"container-title":"Jurnal Pusat Studi Pendidikan Rakyat","id":"ITEM-1","issued":{"date-parts":[["2023"]]},"page":"80-89","title":"Pengembangan Buku Ajar Tematik Berbasis Kearifan Lokal Sumatra Utara Tema Daerah Tempat Tinggalku Untuk Kelas IV SD","type":"article-journal","volume":"3"},"uris":["http://www.mendeley.com/documents/?uuid=e1e8422d-6cf7-43c5-b642-c387389f3911"]}],"mendeley":{"formattedCitation":"(Wiguna &amp; Nurmairina, 2023)","manualFormatting":"Wiguna &amp; Nurmairina, (2023)","plainTextFormattedCitation":"(Wiguna &amp; Nurmairina, 2023)","previouslyFormattedCitation":"(Wiguna &amp; Nurmairina, 2023)"},"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Wiguna &amp; Nurmairina, (2023)</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Berpendapat bahwasanya dalam penggunaan media pembelajaran aspek   yang   dinilai   dari   produk   meliputi   semua   aspek   yaitu   pokok bahasa,   kominikatif,   perkembangan   siswa,   dan   kesesuain   bahasa   dengan kaidah  bahasa.</w:t>
      </w:r>
    </w:p>
    <w:p w:rsidR="000A4E61" w:rsidRPr="00B46F00" w:rsidRDefault="000A4E61" w:rsidP="000A4E61">
      <w:pPr>
        <w:spacing w:after="0" w:line="480" w:lineRule="auto"/>
        <w:ind w:firstLine="709"/>
        <w:jc w:val="both"/>
        <w:rPr>
          <w:rFonts w:ascii="Times New Roman" w:hAnsi="Times New Roman" w:cs="Times New Roman"/>
          <w:b/>
          <w:sz w:val="24"/>
          <w:szCs w:val="24"/>
        </w:rPr>
      </w:pPr>
      <w:r w:rsidRPr="00B46F00">
        <w:rPr>
          <w:rFonts w:ascii="Times New Roman" w:hAnsi="Times New Roman" w:cs="Times New Roman"/>
          <w:sz w:val="24"/>
          <w:szCs w:val="24"/>
        </w:rPr>
        <w:t xml:space="preserve">Selain itu dalam penelitiannya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uthor":[{"dropping-particle":"","family":"Maulida","given":"","non-dropping-particle":"","parse-names":false,"suffix":""},{"dropping-particle":"","family":"Sutarini","given":"","non-dropping-particle":"","parse-names":false,"suffix":""}],"id":"ITEM-1","issue":"1","issued":{"date-parts":[["2023"]]},"page":"11-17","title":"Analisis Pemanfaatan Sumber Belajar Berbasis Lingkungan Pada Pembelajaran Tematik Siswa Kelas III SD Negeri 064955 Medan","type":"article-journal","volume":"05"},"uris":["http://www.mendeley.com/documents/?uuid=276b29b6-523c-47b5-9259-7a49bbe3a629"]}],"mendeley":{"formattedCitation":"(Maulida &amp; Sutarini, 2023)","manualFormatting":"Maulida &amp; Sutarini, (2023)","plainTextFormattedCitation":"(Maulida &amp; Sutarini, 2023)","previouslyFormattedCitation":"(Maulida &amp; Sutarini,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Maulida &amp; Sutarini,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juga berpendapat bahwasanya dalam  penerapan  pembelajaran tematik dilingkungan  sekitar  ini,  siswa  dihadapkan langsung  dengan  benda  yang  sesuai  dengan  materi.  Hal  ini  juga  dapat  memicu  siswa berfikir kritis dan siswa lebih banyak aktif sehingga akan selalu ingat dengan apa yangdi pelajarinya.  Berdasarkan  analisis  peneliti,  dapat  dikatakan  bahwa  langkah-langkah pembelajaran yang dilakukan guru yang mengajarkanpenerapan pembelajarantematikdilingkungan sekitar sangat runtut dan praktis.</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ari penjelasan di atas maka peneliti dapat menyimpulkan bahwasanya tujuan penggunaan media dalam kegiatan belajar mengajar ini adalah untuk meringkas waktu penyampaian dan memudahkan siswa dalam memahami materi pembelajaran yang diberikan oleh guru pada saat didalam kelas. Dengan memahami tujuan dari penggunaan media dalam proses belajar mengajar, guru dapat merencanakan dan menggunakan media secara efektif untuk meningkatkan pengalaman pembelajaran siswa dan mencapai hasil pembelajaran yang lebih baik.</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Dari uraian diatas, maka peneliti mengembangkan suatu media yang berbasis digital yang artinya media pembelajaran yang dapat diakses menggunakan teknologi dan internet. Media digital tentunya berbeda dengan media konvensional..</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elain itu, media yang akan dikembangkan oleh peneliti juga termasuk kedalam media audio visual. Dalam hal ini media yang dikembangkan mencakup media audio-visual semi gerak, yang dimana media ini menggabungkan elemen audio dan visual terbatas.Salah satu aplikasi yang dapat digunakan dalam mendesain media ini adalah canva.Peneliti disini menggunakan bantuan pada aplikasi canva untuk mendesain media buku dongeng fabel digital berbasis kearifan lokal.</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lam peneliti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uthor":[{"dropping-particle":"","family":"Supradaka","given":"","non-dropping-particle":"","parse-names":false,"suffix":""}],"container-title":"Ikraith-Teknologi","id":"ITEM-1","issue":"74","issued":{"date-parts":[["2022"]]},"page":"62-68","title":"Pemanfaatan Canva Sebagai Media Perancangan Grafis melejit dengan membukukan rekor Salah satu pemasukan terbesarnya datang dari pengguna premium yang berjumlah sebanyak","type":"article-journal","volume":"6"},"uris":["http://www.mendeley.com/documents/?uuid=a4fccd46-50c8-4848-95ff-8c7ebf5be653"]}],"mendeley":{"formattedCitation":"(Supradaka, 2022)","plainTextFormattedCitation":"(Supradaka, 2022)","previouslyFormattedCitation":"(Supradaka, 2022)"},"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upradaka, 2022)</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Winarso mengemukakan bahwa Sejarah Canva dimulai pada tanggal 1 Januari 2012, Canva didirikan oleh Melanie Perkins yang sebelumnya juga mendirikan Fusion Books, penerbit buku ternama di Australia. Di tahun pertama debutnya, Canva melejit dengan membukukan rekor pengguna sebanyak 750.000.</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Lima tahun berjalan, di tahun 2017 Canva mencapai fase di mana perusahaan mulai membukukan laba. Saat itu mereka sudah mempekerjakan 200 orang pegawai yang tersebar di kantor Australia dan San Fransisco. Salah satu pemasukan terbesarnya datang dari pengguna premium yang berjumlah sebanyak 294.000 pengguna.Per 2017, Canva mempunyai 10 juta pengguna dengan cakupan layanan hingga 169 negar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Pada peneliti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SN":"2655-1365","abstract":"This study aims to determine the influence of student learning outcomes in IPAS Learning Force Material through Canva Application Assisted Learning Media which is motivated by the low student learning outcomes caused by the lack of innovation in the learning media used so that it makes students less active in the learning process. This type of research is an experimental study using a quasi-experiment research design with the chosen design is Quasi Experimental Design which is carried out in collaboration between researchers and teachers in improving student learning outcomes by using Canva Application Assisted Learning Media. The population in this study were all grade IV students at SD PAB 23 Patumbak, the samples in this study were Class IV A as the experimental class and class IV B as the control class totaling 30 students each. Data analysis techniques were carried out using the t test for all hypotheses. The instrument in this study was a multiple choice test sheet. Based on the results of the study, it shows that the calculation of the t test, tcount &lt; ttable, namely (0.601 &lt; 2.02) so that Ha is accepted and Ho is rejected. Thus it can be concluded that there is a significant influence and how much influence the learning media assisted by the Canva application has on student learning outcomes in learning science and style material in class IV at SD PAB 23 Patumbak.","author":[{"dropping-particle":"","family":"Carera","given":"Feby","non-dropping-particle":"","parse-names":false,"suffix":""}],"container-title":"Journal on Education","id":"ITEM-1","issue":"03","issued":{"date-parts":[["2024"]]},"page":"16695-16706","title":"Pengaruh Media Pembelajaran Berbantuan Aplikasi Canva terhadap Hasil Belajar Siswa Kelas IV SD PAB 23 Patumbak","type":"article-journal","volume":"06"},"uris":["http://www.mendeley.com/documents/?uuid=23b54d30-fbf0-40e3-bef6-9af2b35718a0"]}],"mendeley":{"formattedCitation":"(Carera, 2024)","plainTextFormattedCitation":"(Carera, 2024)","previouslyFormattedCitation":"(Carera, 2024)"},"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Carera, 202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juga menjelaskan bahwa canva merupakan salah satu alat desain yang dapat dimanfaatkan dan dikembangkan sebagai media pembelajaran berbasis audio-visual. Pengaruh media pembelajaran menggunakan canva selain dapat memberikan kemudahan dan efesiensi waktu bagi pendidik dalam mendesain media pembelajaran, juga dapat menjadi pendukung bagi pendidik dalam menjelaskan materi pembelajaran.</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lam penelitiannya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 dan dukungan teknis agar guru dapat mengoptimalkan pemanfaatan Canva secara efektif. … sosialisasi penggunaan aplikasi Canva untuk meningkatkan kreativitas guru dalam …","author":[{"dropping-particle":"","family":"Sutarini","given":"S","non-dropping-particle":"","parse-names":false,"suffix":""},{"dropping-particle":"","family":"Sutikno","given":"S","non-dropping-particle":"","parse-names":false,"suffix":""},{"dropping-particle":"","family":"Kartolo","given":"R","non-dropping-particle":"","parse-names":false,"suffix":""}],"id":"ITEM-1","issue":"1","issued":{"date-parts":[["2024"]]},"page":"2190-2197","title":"Sosialisasi Canva: Optimalisasi Kreativitas Guru Dalam Mendesain Media Pembelajaran","type":"article-journal","volume":"5"},"uris":["http://www.mendeley.com/documents/?uuid=43a47b6a-fcf5-4dd6-a388-a8fff506d314"]}],"mendeley":{"formattedCitation":"(Sutarini et al., 2024)","plainTextFormattedCitation":"(Sutarini et al., 2024)","previouslyFormattedCitation":"(Sutarini et al., 2024)"},"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utarini et al., 202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bahwasanya dapat kita ketahui bahwa sebagian besar guru (40%) mengungkapkan akan segera mengimplementasikan aplikasi canva dalam mendesain media pembelajaran, sedangkan 33,3% lainnya mengungkapkan akan mengimplementasikan dalam waktu dekat, dan 26,7% lainnya memilih jawaban mungkin akan mengimplementasikannya dalam arti masih terdapat guru yang merasa ragu untuk mengimplementasikan aplikasi canva dalam mendesain media pembelajaran. Namun demikian, secara keseluruhan terdapat minat yang tinggi oleh guru dalam menerapkan keterampilan yang baru diperoleh dalam hal ini pengetahuan aplikasi canva untuk pembelajaran di kelas.</w:t>
      </w:r>
    </w:p>
    <w:p w:rsidR="000A4E61" w:rsidRPr="00B46F00" w:rsidRDefault="000A4E61" w:rsidP="000A4E61">
      <w:pPr>
        <w:spacing w:after="0" w:line="480" w:lineRule="auto"/>
        <w:jc w:val="both"/>
        <w:rPr>
          <w:rFonts w:ascii="Times New Roman" w:hAnsi="Times New Roman" w:cs="Times New Roman"/>
          <w:sz w:val="24"/>
          <w:szCs w:val="24"/>
        </w:rPr>
      </w:pPr>
    </w:p>
    <w:p w:rsidR="000A4E61" w:rsidRPr="00B46F00" w:rsidRDefault="000A4E61" w:rsidP="000A4E61">
      <w:pPr>
        <w:pStyle w:val="Heading2"/>
        <w:numPr>
          <w:ilvl w:val="0"/>
          <w:numId w:val="19"/>
        </w:numPr>
        <w:spacing w:before="0" w:line="480" w:lineRule="auto"/>
        <w:ind w:left="851" w:hanging="850"/>
        <w:rPr>
          <w:rFonts w:ascii="Times New Roman" w:hAnsi="Times New Roman" w:cs="Times New Roman"/>
          <w:color w:val="auto"/>
          <w:sz w:val="24"/>
          <w:szCs w:val="24"/>
        </w:rPr>
      </w:pPr>
      <w:bookmarkStart w:id="9" w:name="_Toc190691698"/>
      <w:r w:rsidRPr="00B46F00">
        <w:rPr>
          <w:rFonts w:ascii="Times New Roman" w:hAnsi="Times New Roman" w:cs="Times New Roman"/>
          <w:color w:val="auto"/>
          <w:sz w:val="24"/>
          <w:szCs w:val="24"/>
        </w:rPr>
        <w:t>Buku Dongeng Fabel Digital</w:t>
      </w:r>
      <w:bookmarkEnd w:id="9"/>
    </w:p>
    <w:p w:rsidR="000A4E61" w:rsidRPr="00B46F00" w:rsidRDefault="000A4E61" w:rsidP="000A4E61">
      <w:pPr>
        <w:pStyle w:val="Heading3"/>
        <w:numPr>
          <w:ilvl w:val="0"/>
          <w:numId w:val="20"/>
        </w:numPr>
        <w:spacing w:before="0" w:line="480" w:lineRule="auto"/>
        <w:ind w:left="851" w:hanging="850"/>
        <w:rPr>
          <w:rFonts w:ascii="Times New Roman" w:hAnsi="Times New Roman" w:cs="Times New Roman"/>
          <w:color w:val="auto"/>
          <w:sz w:val="24"/>
          <w:szCs w:val="24"/>
        </w:rPr>
      </w:pPr>
      <w:bookmarkStart w:id="10" w:name="_Toc190691699"/>
      <w:r w:rsidRPr="00B46F00">
        <w:rPr>
          <w:rFonts w:ascii="Times New Roman" w:hAnsi="Times New Roman" w:cs="Times New Roman"/>
          <w:color w:val="auto"/>
          <w:sz w:val="24"/>
          <w:szCs w:val="24"/>
        </w:rPr>
        <w:t>Pengertian Dongeng Fabel</w:t>
      </w:r>
      <w:bookmarkEnd w:id="10"/>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9510695","abstract":"… merupakan cerita rakyat (berdasarkan peristiwa sejarah yang telah bercampur dengan fantasi rakyat);cerita lama yang legendaris dan mengandung historis mengenai kepahlawanan …","author":[{"dropping-particle":"","family":"Puspitoningrum","given":"Encil","non-dropping-particle":"","parse-names":false,"suffix":""},{"dropping-particle":"","family":"Sardjono","given":"","non-dropping-particle":"","parse-names":false,"suffix":""},{"dropping-particle":"","family":"Rahmayantis","given":"Marista Dwi","non-dropping-particle":"","parse-names":false,"suffix":""}],"container-title":"Repository.Unpkediri.Ac.Id","id":"ITEM-1","issued":{"date-parts":[["2022"]]},"number-of-pages":"1-61","title":"Pembelajaran Menulis Dongeng","type":"book"},"uris":["http://www.mendeley.com/documents/?uuid=b979a70d-69ed-4042-bf92-0d8f00f54f7e"]}],"mendeley":{"formattedCitation":"(Puspitoningrum et al., 2022)","manualFormatting":"Puspitoningrum et al., (2022:1)","plainTextFormattedCitation":"(Puspitoningrum et al., 2022)","previouslyFormattedCitation":"(Puspitoningrum et al., 2022)"},"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Puspitoningrum et al., (2022:1)</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dongeng adalah cerita prosa rakyat yang dihasilkan dari imajinasi, kreatifitas, bersifat rekaan atau khayalan, dan bisa juga terinspirasi dari peristiwa nyata yang didalamnya terdapat unsur </w:t>
      </w:r>
      <w:r w:rsidRPr="00B46F00">
        <w:rPr>
          <w:rFonts w:ascii="Times New Roman" w:hAnsi="Times New Roman" w:cs="Times New Roman"/>
          <w:sz w:val="24"/>
          <w:szCs w:val="24"/>
        </w:rPr>
        <w:lastRenderedPageBreak/>
        <w:t>fantastis, tetapi mengandung hiburan, pesan moral, sindiran, serta cara berinteraksi dengan makhluk lainny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enurut  Asfandiyar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Usia dini merupakan usia yang sangat penting bagi perkembangan anak sehingga disebut golden age (lima tahun pertama). Pada usia ini sebaiknya mendapatkan pendidikan yang dapat menuntun mereka ke kehidupan yang akan datang. Dalam pertimbangan di atas, pengenalan huruf dan angka merupakan sesuatu yang sangat penting bagi anak-anak sebagai perantara untuk lebih mengenal benda di sekitarnya. Salah satu cara yang cukup diminati oleh guru yaitu mengajar dengan menggunakan komputer karena dapat menjadikan anak berminat dan menggugah rasa ingin tahu serta pembelajaran tidak cepat membosankan. Proyek studi ini bertujuan untuk menghasilkan Media Belajar Interaktif mengenai pengenalan angka dan huruf. Multimedia Pembelajaran Interaktif ini dapat digunakan oleh anak Taman Kanak-Kanak sebagai salah satu media untuk belajar yang dapat dilakukan secara mandiri melalui alat bantu komputer. Selain itu, Multimedia Perancangan Interaktif ini juga dapat menarik minat belajar anak karena dilengkapi dengan unsur audio, visual, animasi, penggunaan warna- warna cerah di setiap tampilan interface-nya, dan penggunaan komposisi yang sederhana sehingga memudahkan anak-anak untuk mengoperasikannya.","author":[{"dropping-particle":"","family":"Prasetyo","given":"Yanuar Ady","non-dropping-particle":"","parse-names":false,"suffix":""}],"container-title":"Journal of visual Art","id":"ITEM-1","issue":"1","issued":{"date-parts":[["2014"]]},"page":"5-8","title":"Ilustrasi Buku Cerita Fabel Sebagai Media Pendidikan Karakter Anak","type":"article-journal","volume":"3"},"uris":["http://www.mendeley.com/documents/?uuid=3bfe8b1a-af85-4fc3-bac1-723d268208c1"]}],"mendeley":{"formattedCitation":"(Prasetyo, 2014)","manualFormatting":"(dalam Prasetyo, 2014)","plainTextFormattedCitation":"(Prasetyo, 2014)","previouslyFormattedCitation":"(Prasetyo, 2014)"},"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Prasetyo, 201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bahwasanya dongeng merupakan salah satu alternatif untuk mengembangkan aspek kognitif (pengetahuan), afektif (perasaan), sosial, danaspek   konatif (penghayatan). Selain itu dongeng dapat membawa anak pada pengalaman-pengalaman baru yang belum pernah dialam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ongeng adalah salah satu alternatif yang tepat yang mampu meningkatkan imajinasi anak sekaligus memupuk karakter anak. Sedangkan 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SN":"2252-6722","abstract":"Abstrak Pendidikan berkarakter budaya Banyumas bertujuan untuk mengenalkan kearifan lokal seperti cerita rakyat setempat, kisah lahirnya nama-nama tempat, kesenian daerah dan sebagainya. Kegiatan membaca dan mengapresiasi dongeng merupakan salah satu upaya yang dapat dilakukan untuk menjalin komunikasi. Pembentukan nilai moral akan sangat efektif jika ditanamkan pada anak-anak semenjak usia dini yakni jenjang Sekolah Dasar kelas rendah. Penelitian ini menghasilkan produk bahan ajar apresiasi dongeng Banyumas bagi siswa SD kelas rendah yakni kelas III. Penelitian ini menggunakan pendekatan research and development (R&amp;D) yang dilakukan dengan enam tahap, yaitu (1) survei pendahuluan, (2) awal pengem-bangan prototipe bahan ajar \"Dongeng Banyumas\", (3) pengembangan prototipe bahan ajar \"Dongeng Banyumas\", (4) pengujian terbatas prototipe bahan ajar \"Dongeng Banyumas\", (5) revisi dan perbaikan prototipe bahan ajar \"Dongeng Banyumas\", dan (6) deskripsi hasil penelitian. Setelah penelitian dilaksana-kan, diperoleh hasil penelitian sebagai berikut: (1) bahan ajar \"Dongeng Banyumas\" yang dinginkan oleh guru dan siswa adalah bahan ajar dongeng Banyumasan yang didesain dengan tampilan yang menarik, sesuai dengan pemahaman siswa, mengajarkan nilai-nilai positif, dan memberikan pengetahuan budaya Banyumas, (2) penilaian yang diberikan oleh guru dan ahli pada dimensi sampul buku diperoleh nilai rata-rata 83,33 dengan ketegori baik, pada dimensi anatomi buku diperoleh nilai rata-rata 82,5 dengan kategori baik, dan pada dimensi isi buku, diperoleh nilai rata-rata 81,25 dengan kategori baik, dan (3) perbaikan yang dilakukan terhadap bahan ajar apresiasi dongeng Banyumas meliputi perbaikan desain sampul, peniadaan materi mengapresiasi dongeng, pembatasan cakupan dongeng, perbaikan gaya bahasa, dan penyesuasian pertanyaan tentang apresiasi dan muatan budaya Banyumas yang dihubungkan dengan nilai yang terkandung dalam dongeng. Abstract Banyumas cultural character education aims to introduce local knowledge as local folklore, the story of the birth of place names, local arts and so on. Reading and appreciating the tale is one effort that can be done to establish communication. Formation of moral values is most effective when implanted in children since early life, low-grade elementary school level. This study produces an appreciation of teaching materials for elementary students Banyumas tales of low grade ie class III. This study uses the approach of research and developme…","author":[{"dropping-particle":"","family":"Febriani","given":"Meina","non-dropping-particle":"","parse-names":false,"suffix":""}],"container-title":"Jpbsi","id":"ITEM-1","issue":"1","issued":{"date-parts":[["2012"]]},"title":"Pengembangan Bahan Ajar Apresiasi Dongeng Banyumas Bagi Siswa Sd Kelas Rendah","type":"article-journal","volume":"1"},"uris":["http://www.mendeley.com/documents/?uuid=5e7fd341-f24c-4c61-aad5-c3a0f404e768"]}],"mendeley":{"formattedCitation":"(Febriani, 2012)","manualFormatting":"Febriani, (2012)","plainTextFormattedCitation":"(Febriani, 2012)","previouslyFormattedCitation":"(Febriani, 2012)"},"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Febriani, (2012)</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Dongeng adalah metode pembelajaran informasi yang merupakan kekayaan budaya bangsa ini. Dongeng dan pembentukan karakter berwawasan kearifan lokal memiliki tujuan yang sejalan.Yaitu individu yang memiliki pemahaman, sikap, dan perilaku yang berkarakter serta memiliki nilai-nilai luhur.Terutama pendidikan kearifan lokal kepada anak terhadap perkembangan kognitif operasiomal konkret, yang pada umumnya duduk dibangku Sekolah Dasar.</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lain itu, menurut pendapat Kamisa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21067/jibs.v8i2.6259","ISSN":"2355-8083","abstract":"Tujuan penelitian ini yaitu untuk membentuk karakter anak melalui habituasi dongeng pada pembelajaran di sekolah dasar. Jenis penelitian ini adalah penelitian deskriptif kualitatif. Metode pengumpulan data dilakukan dengan wawancara dan studi kepustakaan. Subyek penelitian ini adalah guru sekolah dasar berjumlah 10 orang, yang diambil dengan teknik pengambilan sampel yaitu purposive sampling. Analisis data dalam penelitian ini terdiri atas tahapan pengumpulan data, reduksi data, penyajian data, serta simpulan/verifikasi. Hasil penelitian menunjukkan bahwa mendongeng merupakan cara efektif yang dapat dilakukan guru untuk menumbuhkan karakter siswa. Dengan mengaitkan materi pembelajaran dengan dongeng siswa menjadi tertarik untuk belajar. Karakter tokoh serta alur cerita dalam dongeng memberikan pesan moral yang dapat ditiru peserta didik. Adapun karakter yang dapat ditanamkan dalam dongeng adalah sopan    santun,    kedisiplinan,    nilai-nilai moral, spiritual, agama, tanggung jawab, cinta tanah air, pantang menyerah.","author":[{"dropping-particle":"","family":"Prastya","given":"Candra","non-dropping-particle":"","parse-names":false,"suffix":""},{"dropping-particle":"","family":"Ida Bagus Putrayasa","given":"","non-dropping-particle":"","parse-names":false,"suffix":""},{"dropping-particle":"","family":"I Nyoman Sudiana","given":"","non-dropping-particle":"","parse-names":false,"suffix":""}],"container-title":"Jurnal Ilmiah Bahasa Dan Sastra","id":"ITEM-1","issue":"2","issued":{"date-parts":[["2021"]]},"page":"68-77","title":"Membentuk Karakter Anak Melalui Habituasi Dongeng pada Pembelajaran di Sekolah Dasar","type":"article-journal","volume":"8"},"uris":["http://www.mendeley.com/documents/?uuid=a6a25cd1-9758-4133-a602-6c53ea4219aa"]}],"mendeley":{"formattedCitation":"(Prastya et al., 2021)","manualFormatting":"(dalam Prastya et al., 2021)","plainTextFormattedCitation":"(Prastya et al., 2021)","previouslyFormattedCitation":"(Prastya et al., 2021)"},"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Prastya et al., 2021)</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pengertian dongeng adalah cerita yang dituturkan atau dituliskan yang bersifat hiburan dan  biasanya  tidak  benar-benar  terjadi  dalam  kehidupan.  Dongeng  merupakan  suatu  bentuk karya sastra yang  ceritanya  tidak  benar-benar  tejadi  atau  fiktif  yang  bersifat  menghibur  dan terdapat  ajaran  moral  yang  terkandung  dalam  cerita  dongeng  tersebut.  </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Berdasarkan pengertian-pengertian  tersebut,  maka peneliti dapat menarik kesimpulan bahwasanya Dongeng merupakan karya sastra fiktif yang tidak hanya bertujuan untuk menghibur, tetapi juga mengandung nilai-nilai moral serta mengandung  nilai-nilai  budi  pekerti  di dalamnyayang dapat diajarkan kepada anak. Dengan melalui dongeng, anak-anak dapat belajar tentang karakter dan etika, serta mengembangkan imajinas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Fabel adalah jenis cerita yang sangat terkenal dan disukai oleh anak-anak.Setiap negara memiliki kisah fabelnya sendiri.Ketenaran cerita fabel ini menunjukkan bahwa fabel adalah salah satu bentuk cerita yang disukai oleh masyarakat, terutama anak-anak di seluruh dunia.</w:t>
      </w:r>
    </w:p>
    <w:p w:rsidR="000A4E61" w:rsidRPr="00B46F00" w:rsidRDefault="00FA21B3"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ISBN":"9786239510695","abstract":"… merupakan cerita rakyat (berdasarkan peristiwa sejarah yang telah bercampur dengan fantasi rakyat);cerita lama yang legendaris dan mengandung historis mengenai kepahlawanan …","author":[{"dropping-particle":"","family":"Puspitoningrum","given":"Encil","non-dropping-particle":"","parse-names":false,"suffix":""},{"dropping-particle":"","family":"Sardjono","given":"","non-dropping-particle":"","parse-names":false,"suffix":""},{"dropping-particle":"","family":"Rahmayantis","given":"Marista Dwi","non-dropping-particle":"","parse-names":false,"suffix":""}],"container-title":"Repository.Unpkediri.Ac.Id","id":"ITEM-1","issued":{"date-parts":[["2022"]]},"number-of-pages":"1-61","title":"Pembelajaran Menulis Dongeng","type":"book"},"uris":["http://www.mendeley.com/documents/?uuid=b979a70d-69ed-4042-bf92-0d8f00f54f7e"]}],"mendeley":{"formattedCitation":"(Puspitoningrum et al., 2022)","manualFormatting":"Puspitoningrum et al., (2022:2)","plainTextFormattedCitation":"(Puspitoningrum et al., 2022)","previouslyFormattedCitation":"(Puspitoningrum et al., 2022)"},"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Puspitoningrum et al., (2022:2)</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gemukakan bahwasnaya fabel merupakan cerita tradisional yang tokoh utamanya adalah binatang yang didalamnya menceritakan permasalahan yang sering dialami oleh manusia serta didalam ceritanya juga terdapat pesan moral. </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dangkan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270-331-5","author":[{"dropping-particle":"","family":"Megawati","given":"Putri","non-dropping-particle":"","parse-names":false,"suffix":""},{"dropping-particle":"","family":"Novia","given":"Andriani","non-dropping-particle":"","parse-names":false,"suffix":""},{"dropping-particle":"","family":"April","given":"Yulia widia","non-dropping-particle":"","parse-names":false,"suffix":""}],"editor":[{"dropping-particle":"","family":"Pulungan","given":"Rosmilan","non-dropping-particle":"","parse-names":false,"suffix":""}],"id":"ITEM-1","issued":{"date-parts":[["2020"]]},"number-of-pages":"1-114","publisher":"Guepedia","title":"FABEL DAN LEGENDA","type":"book"},"uris":["http://www.mendeley.com/documents/?uuid=8966bc64-33c6-4cb4-8393-cd20e7904990"]}],"mendeley":{"formattedCitation":"(Megawati et al., 2020)","manualFormatting":"Megawati et al., (2020:7)","plainTextFormattedCitation":"(Megawati et al., 2020)","previouslyFormattedCitation":"(Megawati et al., 2020)"},"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Megawati et al., (2020:7)</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bahwa fabel merupakan suat</w:t>
      </w:r>
      <w:r>
        <w:rPr>
          <w:rFonts w:ascii="Times New Roman" w:hAnsi="Times New Roman" w:cs="Times New Roman"/>
          <w:sz w:val="24"/>
          <w:szCs w:val="24"/>
        </w:rPr>
        <w:t>u cerita dunia binatang yang tin</w:t>
      </w:r>
      <w:r w:rsidRPr="00B46F00">
        <w:rPr>
          <w:rFonts w:ascii="Times New Roman" w:hAnsi="Times New Roman" w:cs="Times New Roman"/>
          <w:sz w:val="24"/>
          <w:szCs w:val="24"/>
        </w:rPr>
        <w:t>gkah lakunya seperti manusia. Fabel juga termasuk ceririta fiksi atau khayalan saja, bukan kisah nyata.</w:t>
      </w:r>
    </w:p>
    <w:p w:rsidR="000A4E61" w:rsidRPr="00B46F00" w:rsidRDefault="00FA21B3"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bstract":"Usia dini merupakan usia yang sangat penting bagi perkembangan anak sehingga disebut golden age (lima tahun pertama). Pada usia ini sebaiknya mendapatkan pendidikan yang dapat menuntun mereka ke kehidupan yang akan datang. Dalam pertimbangan di atas, pengenalan huruf dan angka merupakan sesuatu yang sangat penting bagi anak-anak sebagai perantara untuk lebih mengenal benda di sekitarnya. Salah satu cara yang cukup diminati oleh guru yaitu mengajar dengan menggunakan komputer karena dapat menjadikan anak berminat dan menggugah rasa ingin tahu serta pembelajaran tidak cepat membosankan. Proyek studi ini bertujuan untuk menghasilkan Media Belajar Interaktif mengenai pengenalan angka dan huruf. Multimedia Pembelajaran Interaktif ini dapat digunakan oleh anak Taman Kanak-Kanak sebagai salah satu media untuk belajar yang dapat dilakukan secara mandiri melalui alat bantu komputer. Selain itu, Multimedia Perancangan Interaktif ini juga dapat menarik minat belajar anak karena dilengkapi dengan unsur audio, visual, animasi, penggunaan warna- warna cerah di setiap tampilan interface-nya, dan penggunaan komposisi yang sederhana sehingga memudahkan anak-anak untuk mengoperasikannya.","author":[{"dropping-particle":"","family":"Prasetyo","given":"Yanuar Ady","non-dropping-particle":"","parse-names":false,"suffix":""}],"container-title":"Journal of visual Art","id":"ITEM-1","issue":"1","issued":{"date-parts":[["2014"]]},"page":"5-8","title":"Ilustrasi Buku Cerita Fabel Sebagai Media Pendidikan Karakter Anak","type":"article-journal","volume":"3"},"uris":["http://www.mendeley.com/documents/?uuid=3bfe8b1a-af85-4fc3-bac1-723d268208c1"]}],"mendeley":{"formattedCitation":"(Prasetyo, 2014)","manualFormatting":"Prasetyo, (2014)","plainTextFormattedCitation":"(Prasetyo, 2014)","previouslyFormattedCitation":"(Prasetyo, 2014)"},"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Prasetyo, (2014)</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yatakan bahwa fabel merupakan salah satu jenis cerita yang paling populer di kalangan anak-anak di seluruh dunia, menjadikannya sebagai sarana yang efektif untuk membentuk karakter anak dalam pendidikan.Nilai-nilai moral dan etika yang disampaikan melalui karakter hewan bisa menjadi topik yang menarik untuk dijadikan ilustrasi dengan berbagai metode dan pendekatan.Salah satu metode yang menarik bagi anak adalah pendekatan </w:t>
      </w:r>
      <w:r w:rsidR="000A4E61" w:rsidRPr="00B46F00">
        <w:rPr>
          <w:rFonts w:ascii="Times New Roman" w:hAnsi="Times New Roman" w:cs="Times New Roman"/>
          <w:sz w:val="24"/>
          <w:szCs w:val="24"/>
        </w:rPr>
        <w:lastRenderedPageBreak/>
        <w:t>personifikatif dalam ilustrasi gambar. Cerita ini disajikan dengan cara yang lebih sederhana, sehingga lebih dapat menarik perhatian anak. Tentu saja, menggunakan bahasa yang mudah dipahami dan dicerna oleh anak.</w:t>
      </w:r>
    </w:p>
    <w:p w:rsidR="000A4E61" w:rsidRPr="00B46F00" w:rsidRDefault="000A4E61" w:rsidP="000A4E61">
      <w:pPr>
        <w:spacing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ari uraian di atas maka dapat disimpulkan bahwasanya Dongeng fabel adalah cerita yang biasanya menggambarkan kehidupan binatang yang bertingkah laku seperti manusia, baik dalam berbicara, berpikir, maupun bertindak.Dongeng ini sering kali mengandung pesan moral atau pelajaran yang berguna bagi pembacanya. Dalam konteks pembelajaran, fabel dapat digunakan untuk mengajarkan nilai-nilai kehidupan melalui cara yang menarik dan mudah dipahami oleh anak-anak.</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ongeng memiliki jenis-jenis khusus antara satu dengan yang lainnya. Adapun jenis-jenis dongeng yaitu :</w:t>
      </w: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ite/Mitos</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ite atau mitos adalah dongeng yang bercerita tentang dunia dewa-dewi dan berkaitan dengan kepercayaan masyarakat.;</w:t>
      </w: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Sage</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Dongeng yang menceritakan tentang kepahlawanan, keberanian, kesaktian seseorang.Contohnya kisah Kian Santang dan kisah Prabu Siliwangi.</w:t>
      </w: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Fabel</w:t>
      </w:r>
    </w:p>
    <w:p w:rsidR="000A4E61"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Dongeng fabel ini adalah dongeng yang tokohnya binatang, tetapi berperilaku seperti manusia.Contohnya seperti dongeng kancil dan harimau.</w:t>
      </w:r>
    </w:p>
    <w:p w:rsidR="000A4E61" w:rsidRPr="00B46F00" w:rsidRDefault="000A4E61" w:rsidP="000A4E61">
      <w:pPr>
        <w:pStyle w:val="ListParagraph"/>
        <w:spacing w:line="480" w:lineRule="auto"/>
        <w:jc w:val="both"/>
        <w:rPr>
          <w:rFonts w:ascii="Times New Roman" w:hAnsi="Times New Roman" w:cs="Times New Roman"/>
          <w:sz w:val="24"/>
          <w:szCs w:val="24"/>
        </w:rPr>
      </w:pP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Legenda</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Dongeng ini adalah bentuk  dongeng  yang  menceritakan  tentang  sebuah  peristiwa mengenai asal-usul suatu benda atau tempat, dan juga tradisi. Contohnya seperti Legenda terjadinya danau toba.</w:t>
      </w: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Cerita jenaka</w:t>
      </w:r>
    </w:p>
    <w:p w:rsidR="000A4E61"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Cerita yang berkembang di masyarakat dan dapat  membangkitkan  tawa.</w:t>
      </w:r>
    </w:p>
    <w:p w:rsidR="000A4E61" w:rsidRPr="00B46F00" w:rsidRDefault="000A4E61" w:rsidP="000A4E61">
      <w:pPr>
        <w:pStyle w:val="ListParagraph"/>
        <w:numPr>
          <w:ilvl w:val="0"/>
          <w:numId w:val="8"/>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Parabel</w:t>
      </w:r>
    </w:p>
    <w:p w:rsidR="000A4E61" w:rsidRPr="004F15EE"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Dongeng yang mengandung nilai-nilai pendidikan, baik itu pendidikan agama, moral, atau pendidikan secara umum. Parabel adalah dongeng khayal yang mengandung ajaran yang baik.Munculnya parabel ini dimungkinkan karena pada waktu itu masih sangat terbatas pendidikan formal, sehingga diperlukan suatu ala</w:t>
      </w:r>
      <w:r>
        <w:rPr>
          <w:rFonts w:ascii="Times New Roman" w:hAnsi="Times New Roman" w:cs="Times New Roman"/>
          <w:sz w:val="24"/>
          <w:szCs w:val="24"/>
        </w:rPr>
        <w:t>t untuk mendidik masyarakatnya.</w:t>
      </w:r>
    </w:p>
    <w:p w:rsidR="000A4E61" w:rsidRPr="00B46F00" w:rsidRDefault="000A4E61" w:rsidP="000A4E61">
      <w:pPr>
        <w:pStyle w:val="Heading3"/>
        <w:numPr>
          <w:ilvl w:val="0"/>
          <w:numId w:val="20"/>
        </w:numPr>
        <w:spacing w:line="480" w:lineRule="auto"/>
        <w:ind w:left="851" w:hanging="850"/>
        <w:rPr>
          <w:rFonts w:ascii="Times New Roman" w:hAnsi="Times New Roman" w:cs="Times New Roman"/>
          <w:color w:val="auto"/>
          <w:sz w:val="24"/>
          <w:szCs w:val="24"/>
        </w:rPr>
      </w:pPr>
      <w:bookmarkStart w:id="11" w:name="_Toc190691700"/>
      <w:r w:rsidRPr="00B46F00">
        <w:rPr>
          <w:rFonts w:ascii="Times New Roman" w:hAnsi="Times New Roman" w:cs="Times New Roman"/>
          <w:color w:val="auto"/>
          <w:sz w:val="24"/>
          <w:szCs w:val="24"/>
        </w:rPr>
        <w:t>Ciri-Ciri Dongeng Fabel</w:t>
      </w:r>
      <w:bookmarkEnd w:id="11"/>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Adapun ciri-ciri dari dongeng fabel yang dijelaskan dalam buku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270-331-5","author":[{"dropping-particle":"","family":"Megawati","given":"Putri","non-dropping-particle":"","parse-names":false,"suffix":""},{"dropping-particle":"","family":"Novia","given":"Andriani","non-dropping-particle":"","parse-names":false,"suffix":""},{"dropping-particle":"","family":"April","given":"Yulia widia","non-dropping-particle":"","parse-names":false,"suffix":""}],"editor":[{"dropping-particle":"","family":"Pulungan","given":"Rosmilan","non-dropping-particle":"","parse-names":false,"suffix":""}],"id":"ITEM-1","issued":{"date-parts":[["2020"]]},"number-of-pages":"1-114","publisher":"Guepedia","title":"FABEL DAN LEGENDA","type":"book"},"uris":["http://www.mendeley.com/documents/?uuid=8966bc64-33c6-4cb4-8393-cd20e7904990"]}],"mendeley":{"formattedCitation":"(Megawati et al., 2020)","manualFormatting":"Megawati et al., (2020:8)","plainTextFormattedCitation":"(Megawati et al., 2020)","previouslyFormattedCitation":"(Megawati et al., 2020)"},"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Megawati et al., (2020:8)</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yaitu:</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Tokoh yang berperan adalah binatang</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Tema yang digunakan dalam cerita fabel biasanya berhubungan dengan sosial</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Perwatakan yang digambarkan pada fabel menyerupai karakter manusia. Contohnya, baik, buruk sombong, egois, serakah ataupun lainnya.</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Tokoh fabel biasa berfikir, melakukan komunikasi serta bertingkah laku sebagai layaknya manusia.</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Sudut pandangnya adalah sudut pandang orang ketiga</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Alur cerita fabel menggunakan alur maju</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Di dalam fabel juga ada konflik yang mencakup permasalahan dalam dunia hewan yang mirip dengan dunia manusia.</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Cerita fabel juga lengkap dengan latar belakang, latar waktu, latar social, maupun latar emosional</w:t>
      </w:r>
    </w:p>
    <w:p w:rsidR="000A4E61" w:rsidRPr="00B46F00" w:rsidRDefault="000A4E61" w:rsidP="000A4E61">
      <w:pPr>
        <w:pStyle w:val="ListParagraph"/>
        <w:numPr>
          <w:ilvl w:val="0"/>
          <w:numId w:val="9"/>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Bahasa yang dipakai pada fabel sifatnya naratif atau berurutan. Yang dimana bahaa yang digunakan adalah bahasa informal dikeidupan sehari-hari</w:t>
      </w:r>
    </w:p>
    <w:p w:rsidR="000A4E61" w:rsidRPr="00B46F00" w:rsidRDefault="000A4E61" w:rsidP="000A4E61">
      <w:pPr>
        <w:pStyle w:val="ListParagraph"/>
        <w:numPr>
          <w:ilvl w:val="0"/>
          <w:numId w:val="9"/>
        </w:numPr>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Didalam fabel juga selalu mengandung amanat ataupun pesan untuk pembacanya.</w:t>
      </w:r>
    </w:p>
    <w:p w:rsidR="000A4E61" w:rsidRPr="00B46F00" w:rsidRDefault="000A4E61" w:rsidP="000A4E61">
      <w:pPr>
        <w:pStyle w:val="ListParagraph"/>
        <w:spacing w:after="0" w:line="240" w:lineRule="auto"/>
        <w:ind w:left="1080"/>
        <w:jc w:val="both"/>
        <w:rPr>
          <w:rFonts w:ascii="Times New Roman" w:hAnsi="Times New Roman" w:cs="Times New Roman"/>
          <w:sz w:val="24"/>
          <w:szCs w:val="24"/>
        </w:rPr>
      </w:pPr>
    </w:p>
    <w:p w:rsidR="000A4E61" w:rsidRPr="00B46F00" w:rsidRDefault="000A4E61" w:rsidP="000A4E61">
      <w:pPr>
        <w:pStyle w:val="Heading3"/>
        <w:numPr>
          <w:ilvl w:val="0"/>
          <w:numId w:val="20"/>
        </w:numPr>
        <w:spacing w:before="0" w:line="480" w:lineRule="auto"/>
        <w:ind w:left="851" w:hanging="850"/>
        <w:rPr>
          <w:rFonts w:ascii="Times New Roman" w:hAnsi="Times New Roman" w:cs="Times New Roman"/>
          <w:color w:val="auto"/>
          <w:sz w:val="24"/>
          <w:szCs w:val="24"/>
        </w:rPr>
      </w:pPr>
      <w:bookmarkStart w:id="12" w:name="_Toc190691701"/>
      <w:r w:rsidRPr="00B46F00">
        <w:rPr>
          <w:rFonts w:ascii="Times New Roman" w:hAnsi="Times New Roman" w:cs="Times New Roman"/>
          <w:color w:val="auto"/>
          <w:sz w:val="24"/>
          <w:szCs w:val="24"/>
        </w:rPr>
        <w:t>Unsur-unsur Intrinsik Dongeng Fabel</w:t>
      </w:r>
      <w:bookmarkEnd w:id="12"/>
    </w:p>
    <w:p w:rsidR="000A4E61" w:rsidRPr="00B46F00" w:rsidRDefault="000A4E61"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Unsur intrinsik merupakan unsur-unsur yang membangun karya sastra dari dalam.Unsur-unsur inilah yang menyebabkan karya sastra hadir sebagai karya sastra.Keberadaan karya sastra bergantung pada unsur intrinsiknya tanppa mengabaikan unsur ekstrinsiknya.Unsur-unsur intrinsic karya sastra, yaitu faktor-faktor yang berperan aktif sehingga memungkinkan suatu tulisan atau karangan menjadi sebuah karya sastra. Adapun unsur intrinsik dari dongeng fabel yang di jelaskan oleh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02-6581-03-7","abstract":"… pengertian yang luas mencakup berbagai karya … karya sastra, tetapi juga berbagai karya nonfiksi termasuk penulisan berita dalam surat kabar. Dalam tulisan ini, istilah dan pengertian …","author":[{"dropping-particle":"","family":"Widayati","given":"Sri","non-dropping-particle":"","parse-names":false,"suffix":""}],"id":"ITEM-1","issued":{"date-parts":[["2020"]]},"title":"Pengkajian Prosa Fiksi","type":"book"},"uris":["http://www.mendeley.com/documents/?uuid=5e660bf6-5f11-4868-b942-431b0a05984a"]}],"mendeley":{"formattedCitation":"(Widayati, 2020)","manualFormatting":"Widayati, (2020:15)","plainTextFormattedCitation":"(Widayati, 2020)","previouslyFormattedCitation":"(Widayati, 2020)"},"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Widayati, (2020:15)</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yaitu:</w:t>
      </w: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Tema</w:t>
      </w:r>
    </w:p>
    <w:p w:rsidR="000A4E61"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Tema adalah ide pokok dari cerita dongeng yang menjadi patokan dalam membangun sebuah cerita.</w:t>
      </w:r>
    </w:p>
    <w:p w:rsidR="000A4E61" w:rsidRPr="00B46F00" w:rsidRDefault="000A4E61" w:rsidP="000A4E61">
      <w:pPr>
        <w:pStyle w:val="ListParagraph"/>
        <w:spacing w:line="480" w:lineRule="auto"/>
        <w:jc w:val="both"/>
        <w:rPr>
          <w:rFonts w:ascii="Times New Roman" w:hAnsi="Times New Roman" w:cs="Times New Roman"/>
          <w:sz w:val="24"/>
          <w:szCs w:val="24"/>
        </w:rPr>
      </w:pP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Penokohan dan perwatakan</w:t>
      </w:r>
    </w:p>
    <w:p w:rsidR="000A4E61" w:rsidRPr="003E66CE"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Penokohan adlaah sebuah penggambaran tentang bagaimana pengarang atau penulis menampilkan para tokoh dalam ceritanya dan bagaimana sifat atau watak dari tokoh-tokoh dalam dongeng tersebut.Tokoh dalam cerita dongeng fabel adalah binatang.</w:t>
      </w: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Alur</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Alur adalah rangkaian peristiwa-peristiwa yang dibentuk oleh tahapan-tahapan dan memiliki hubugan sebab akibat, jadi setiap dongeng atau karya fiksi akan selalu memiliki alur, setiap paragraf akan selalu memiliki hubungan karena pada tiap paragraf tersebut selalu ada peristiwa yang terjadi.</w:t>
      </w: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Latar</w:t>
      </w:r>
    </w:p>
    <w:p w:rsidR="000A4E61" w:rsidRPr="00B46F00"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 xml:space="preserve">Pada umumnya, suatu peristiwa terjadi pada waktu dan tempat tertentu, serta situasi dan kondisi tertentu. Begitu pula peristiwa yang tejadi dalam cerita dongneg, yang selalu terkait satu sama lain. Maka tempat, waktu, serta situai dan kondisi dalam sebuha karya fiksi disebut </w:t>
      </w:r>
      <w:r w:rsidRPr="00B46F00">
        <w:rPr>
          <w:rFonts w:ascii="Times New Roman" w:hAnsi="Times New Roman" w:cs="Times New Roman"/>
          <w:i/>
          <w:sz w:val="24"/>
          <w:szCs w:val="24"/>
        </w:rPr>
        <w:t xml:space="preserve">setting </w:t>
      </w:r>
      <w:r w:rsidRPr="00B46F00">
        <w:rPr>
          <w:rFonts w:ascii="Times New Roman" w:hAnsi="Times New Roman" w:cs="Times New Roman"/>
          <w:sz w:val="24"/>
          <w:szCs w:val="24"/>
        </w:rPr>
        <w:t>atau latar.</w:t>
      </w: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Sudut pandang</w:t>
      </w:r>
    </w:p>
    <w:p w:rsidR="000A4E61" w:rsidRDefault="000A4E61" w:rsidP="000A4E61">
      <w:pPr>
        <w:pStyle w:val="ListParagraph"/>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Sudut pandang adalah cara atau pandangan pengarang yang digunakan pengarang sebagai sarana untuk menyampaikan tokoh, tindkan, latar serta berbagai peristiwa yang membentuk cerita dalam sebuah karya fiksi kepada pembaca.</w:t>
      </w:r>
    </w:p>
    <w:p w:rsidR="000A4E61" w:rsidRDefault="000A4E61" w:rsidP="000A4E61">
      <w:pPr>
        <w:pStyle w:val="ListParagraph"/>
        <w:spacing w:line="480" w:lineRule="auto"/>
        <w:jc w:val="both"/>
        <w:rPr>
          <w:rFonts w:ascii="Times New Roman" w:hAnsi="Times New Roman" w:cs="Times New Roman"/>
          <w:sz w:val="24"/>
          <w:szCs w:val="24"/>
        </w:rPr>
      </w:pPr>
    </w:p>
    <w:p w:rsidR="000A4E61" w:rsidRPr="00B46F00" w:rsidRDefault="000A4E61" w:rsidP="000A4E61">
      <w:pPr>
        <w:pStyle w:val="ListParagraph"/>
        <w:spacing w:line="480" w:lineRule="auto"/>
        <w:jc w:val="both"/>
        <w:rPr>
          <w:rFonts w:ascii="Times New Roman" w:hAnsi="Times New Roman" w:cs="Times New Roman"/>
          <w:sz w:val="24"/>
          <w:szCs w:val="24"/>
        </w:rPr>
      </w:pPr>
    </w:p>
    <w:p w:rsidR="000A4E61" w:rsidRPr="00B46F00" w:rsidRDefault="000A4E61" w:rsidP="000A4E61">
      <w:pPr>
        <w:pStyle w:val="ListParagraph"/>
        <w:numPr>
          <w:ilvl w:val="0"/>
          <w:numId w:val="14"/>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lastRenderedPageBreak/>
        <w:t>Amanat</w:t>
      </w:r>
    </w:p>
    <w:p w:rsidR="000A4E61" w:rsidRPr="00B46F00" w:rsidRDefault="000A4E61" w:rsidP="000A4E61">
      <w:pPr>
        <w:pStyle w:val="ListParagraph"/>
        <w:spacing w:after="0" w:line="480" w:lineRule="auto"/>
        <w:jc w:val="both"/>
        <w:rPr>
          <w:rFonts w:ascii="Times New Roman" w:hAnsi="Times New Roman" w:cs="Times New Roman"/>
          <w:sz w:val="24"/>
          <w:szCs w:val="24"/>
        </w:rPr>
      </w:pPr>
      <w:r w:rsidRPr="00B46F00">
        <w:rPr>
          <w:rFonts w:ascii="Times New Roman" w:hAnsi="Times New Roman" w:cs="Times New Roman"/>
          <w:sz w:val="24"/>
          <w:szCs w:val="24"/>
        </w:rPr>
        <w:t>Amanat adalah pesan yang ingin disamapikan oleh penuling/pengarang melalui cerita.Pesan ini dapat mencakup ide, pelajaran moral, serta nilai-nilai kemanusiaan.Amanat dapat disamapaikan secara tersirat maupun tersurat.Maksudnya adalah secara tersirat apabila pesan yang diperoleh melalui tingkah laku tokoh, jalan pikiran tokoh, ataupun perasaan tokoh. Sedangkan secara tersurat yaitu apabila pesan yang disampaikan secara tertulis, seperti  ketika pengarang memberikan saran, nasihat, dan pemikirannya ditengah atau diakhir cerita.</w:t>
      </w:r>
    </w:p>
    <w:p w:rsidR="000A4E61" w:rsidRPr="00B46F00" w:rsidRDefault="000A4E61" w:rsidP="000A4E61">
      <w:pPr>
        <w:pStyle w:val="ListParagraph"/>
        <w:spacing w:after="0" w:line="480" w:lineRule="auto"/>
        <w:jc w:val="both"/>
        <w:rPr>
          <w:rFonts w:ascii="Times New Roman" w:hAnsi="Times New Roman" w:cs="Times New Roman"/>
          <w:sz w:val="24"/>
          <w:szCs w:val="24"/>
        </w:rPr>
      </w:pPr>
    </w:p>
    <w:p w:rsidR="000A4E61" w:rsidRPr="00B46F00" w:rsidRDefault="000A4E61" w:rsidP="000A4E61">
      <w:pPr>
        <w:pStyle w:val="Heading3"/>
        <w:numPr>
          <w:ilvl w:val="0"/>
          <w:numId w:val="20"/>
        </w:numPr>
        <w:spacing w:line="480" w:lineRule="auto"/>
        <w:ind w:left="851" w:hanging="850"/>
        <w:rPr>
          <w:rFonts w:ascii="Times New Roman" w:hAnsi="Times New Roman" w:cs="Times New Roman"/>
          <w:color w:val="auto"/>
          <w:sz w:val="24"/>
          <w:szCs w:val="24"/>
        </w:rPr>
      </w:pPr>
      <w:bookmarkStart w:id="13" w:name="_Toc190691702"/>
      <w:r w:rsidRPr="00B46F00">
        <w:rPr>
          <w:rFonts w:ascii="Times New Roman" w:hAnsi="Times New Roman" w:cs="Times New Roman"/>
          <w:color w:val="auto"/>
          <w:sz w:val="24"/>
          <w:szCs w:val="24"/>
        </w:rPr>
        <w:t>Unsur Ekstrinsik Dongeng Fabel</w:t>
      </w:r>
      <w:bookmarkEnd w:id="13"/>
    </w:p>
    <w:p w:rsidR="000A4E61" w:rsidRPr="00B46F00" w:rsidRDefault="00FA21B3"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ISBN":"978-602-6581-03-7","abstract":"… pengertian yang luas mencakup berbagai karya … karya sastra, tetapi juga berbagai karya nonfiksi termasuk penulisan berita dalam surat kabar. Dalam tulisan ini, istilah dan pengertian …","author":[{"dropping-particle":"","family":"Widayati","given":"Sri","non-dropping-particle":"","parse-names":false,"suffix":""}],"id":"ITEM-1","issued":{"date-parts":[["2020"]]},"title":"Pengkajian Prosa Fiksi","type":"book"},"uris":["http://www.mendeley.com/documents/?uuid=5e660bf6-5f11-4868-b942-431b0a05984a"]}],"mendeley":{"formattedCitation":"(Widayati, 2020)","manualFormatting":"Widayati, (2020:3)","plainTextFormattedCitation":"(Widayati, 2020)","previouslyFormattedCitation":"(Widayati, 2020)"},"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Widayati, (2020:3)</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yatakakan unsur pembangun teks naratif dapat dikelompokkan menjadi dua kategori, yaitu unsur instrinsik dan ekstrinsik.Unsur ekstrinsik adalah unsur-unsur yang berada di luar karya sastra, unsur ini juga yang membentuk dongeng dari luar. Adapun unsur ekstrinsik dari dongeng fabel yaitu:</w:t>
      </w:r>
    </w:p>
    <w:p w:rsidR="000A4E61" w:rsidRPr="00B46F00" w:rsidRDefault="000A4E61" w:rsidP="000A4E61">
      <w:pPr>
        <w:pStyle w:val="ListParagraph"/>
        <w:numPr>
          <w:ilvl w:val="0"/>
          <w:numId w:val="15"/>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Keadaan subjektivitas individu pengarang yang memiliki sikap, keyakinan, dan pandangan hidup</w:t>
      </w:r>
    </w:p>
    <w:p w:rsidR="000A4E61" w:rsidRPr="00B46F00" w:rsidRDefault="000A4E61" w:rsidP="000A4E61">
      <w:pPr>
        <w:pStyle w:val="ListParagraph"/>
        <w:numPr>
          <w:ilvl w:val="0"/>
          <w:numId w:val="15"/>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Sosiologi/kemasyarakatan</w:t>
      </w:r>
    </w:p>
    <w:p w:rsidR="000A4E61" w:rsidRPr="00B46F00" w:rsidRDefault="000A4E61" w:rsidP="000A4E61">
      <w:pPr>
        <w:pStyle w:val="ListParagraph"/>
        <w:numPr>
          <w:ilvl w:val="0"/>
          <w:numId w:val="15"/>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Moral/akhlak/budi pekerti</w:t>
      </w:r>
    </w:p>
    <w:p w:rsidR="000A4E61" w:rsidRPr="00B46F00" w:rsidRDefault="000A4E61" w:rsidP="000A4E61">
      <w:pPr>
        <w:pStyle w:val="ListParagraph"/>
        <w:numPr>
          <w:ilvl w:val="0"/>
          <w:numId w:val="15"/>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Ideologi/pandangan hidup</w:t>
      </w:r>
    </w:p>
    <w:p w:rsidR="000A4E61" w:rsidRPr="00B46F00" w:rsidRDefault="000A4E61" w:rsidP="000A4E61">
      <w:pPr>
        <w:pStyle w:val="ListParagraph"/>
        <w:numPr>
          <w:ilvl w:val="0"/>
          <w:numId w:val="15"/>
        </w:numPr>
        <w:spacing w:line="480" w:lineRule="auto"/>
        <w:jc w:val="both"/>
        <w:rPr>
          <w:rFonts w:ascii="Times New Roman" w:hAnsi="Times New Roman" w:cs="Times New Roman"/>
          <w:sz w:val="24"/>
          <w:szCs w:val="24"/>
        </w:rPr>
      </w:pPr>
      <w:r w:rsidRPr="00B46F00">
        <w:rPr>
          <w:rFonts w:ascii="Times New Roman" w:hAnsi="Times New Roman" w:cs="Times New Roman"/>
          <w:sz w:val="24"/>
          <w:szCs w:val="24"/>
        </w:rPr>
        <w:t>Pendidikan</w:t>
      </w:r>
    </w:p>
    <w:p w:rsidR="000A4E61" w:rsidRPr="00B46F00" w:rsidRDefault="000A4E61" w:rsidP="000A4E61">
      <w:pPr>
        <w:spacing w:line="480" w:lineRule="auto"/>
        <w:ind w:firstLine="720"/>
        <w:jc w:val="both"/>
        <w:rPr>
          <w:rFonts w:ascii="Times New Roman" w:hAnsi="Times New Roman" w:cs="Times New Roman"/>
          <w:sz w:val="24"/>
          <w:szCs w:val="24"/>
        </w:rPr>
      </w:pPr>
      <w:r w:rsidRPr="00B46F00">
        <w:rPr>
          <w:rFonts w:ascii="Times New Roman" w:hAnsi="Times New Roman" w:cs="Times New Roman"/>
          <w:sz w:val="24"/>
          <w:szCs w:val="24"/>
        </w:rPr>
        <w:t xml:space="preserve">Unsur ekstrinsik berfungsi sebagai latar belakang dan sumber informasi bagi karya sastra dan tidak dapat diabaikan karena memiliki nilai, arti, dan </w:t>
      </w:r>
      <w:r w:rsidRPr="00B46F00">
        <w:rPr>
          <w:rFonts w:ascii="Times New Roman" w:hAnsi="Times New Roman" w:cs="Times New Roman"/>
          <w:sz w:val="24"/>
          <w:szCs w:val="24"/>
        </w:rPr>
        <w:lastRenderedPageBreak/>
        <w:t>pengaruhnya.Namun meskipun penting, unsur ini tidak menjadi dasar ekstitensi sebuah karya sastra.</w:t>
      </w:r>
    </w:p>
    <w:p w:rsidR="000A4E61" w:rsidRPr="00B46F00" w:rsidRDefault="000A4E61" w:rsidP="000A4E61">
      <w:pPr>
        <w:pStyle w:val="Heading2"/>
        <w:numPr>
          <w:ilvl w:val="0"/>
          <w:numId w:val="21"/>
        </w:numPr>
        <w:spacing w:before="0" w:line="480" w:lineRule="auto"/>
        <w:ind w:left="851" w:hanging="850"/>
        <w:rPr>
          <w:rFonts w:ascii="Times New Roman" w:hAnsi="Times New Roman" w:cs="Times New Roman"/>
          <w:color w:val="auto"/>
          <w:sz w:val="24"/>
          <w:szCs w:val="24"/>
        </w:rPr>
      </w:pPr>
      <w:bookmarkStart w:id="14" w:name="_Toc190691703"/>
      <w:r w:rsidRPr="00B46F00">
        <w:rPr>
          <w:rFonts w:ascii="Times New Roman" w:hAnsi="Times New Roman" w:cs="Times New Roman"/>
          <w:color w:val="auto"/>
          <w:sz w:val="24"/>
          <w:szCs w:val="24"/>
        </w:rPr>
        <w:t>Kearifan Lokal</w:t>
      </w:r>
      <w:bookmarkEnd w:id="14"/>
    </w:p>
    <w:p w:rsidR="000A4E61" w:rsidRPr="00B46F00" w:rsidRDefault="000A4E61" w:rsidP="000A4E61">
      <w:pPr>
        <w:pStyle w:val="Heading3"/>
        <w:numPr>
          <w:ilvl w:val="0"/>
          <w:numId w:val="22"/>
        </w:numPr>
        <w:spacing w:before="0" w:line="480" w:lineRule="auto"/>
        <w:ind w:left="851" w:hanging="850"/>
        <w:rPr>
          <w:rFonts w:ascii="Times New Roman" w:hAnsi="Times New Roman" w:cs="Times New Roman"/>
          <w:color w:val="auto"/>
          <w:sz w:val="24"/>
          <w:szCs w:val="24"/>
        </w:rPr>
      </w:pPr>
      <w:bookmarkStart w:id="15" w:name="_Toc190691704"/>
      <w:r w:rsidRPr="00B46F00">
        <w:rPr>
          <w:rFonts w:ascii="Times New Roman" w:hAnsi="Times New Roman" w:cs="Times New Roman"/>
          <w:color w:val="auto"/>
          <w:sz w:val="24"/>
          <w:szCs w:val="24"/>
        </w:rPr>
        <w:t>Defenisi Kearifan Lokal</w:t>
      </w:r>
      <w:bookmarkEnd w:id="15"/>
    </w:p>
    <w:p w:rsidR="000A4E61" w:rsidRPr="00B46F00" w:rsidRDefault="000A4E61" w:rsidP="000A4E61">
      <w:pPr>
        <w:spacing w:line="480" w:lineRule="auto"/>
        <w:ind w:firstLine="774"/>
        <w:jc w:val="both"/>
        <w:rPr>
          <w:rFonts w:ascii="Times New Roman" w:hAnsi="Times New Roman" w:cs="Times New Roman"/>
          <w:b/>
          <w:sz w:val="24"/>
          <w:szCs w:val="24"/>
        </w:rPr>
      </w:pPr>
      <w:r w:rsidRPr="00B46F00">
        <w:rPr>
          <w:rFonts w:ascii="Times New Roman" w:hAnsi="Times New Roman" w:cs="Times New Roman"/>
          <w:sz w:val="24"/>
          <w:szCs w:val="24"/>
        </w:rPr>
        <w:t xml:space="preserve">Menurut Safitri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 sekolah yang ditemukan bahwa bahan ajar yang digunakan dan … anatomi yang sesuai untuk anak sekolah dasar, buku ajar … Penerapan augmented reality dalam pendidikan sekolah …","author":[{"dropping-particle":"","family":"Wiguna","given":"Isnanini","non-dropping-particle":"","parse-names":false,"suffix":""},{"dropping-particle":"","family":"Nurmairina","given":"","non-dropping-particle":"","parse-names":false,"suffix":""}],"container-title":"Jurnal Pusat Studi Pendidikan Rakyat","id":"ITEM-1","issued":{"date-parts":[["2023"]]},"page":"80-89","title":"Pengembangan Buku Ajar Tematik Berbasis Kearifan Lokal Sumatra Utara Tema Daerah Tempat Tinggalku Untuk Kelas IV SD","type":"article-journal","volume":"3"},"uris":["http://www.mendeley.com/documents/?uuid=e1e8422d-6cf7-43c5-b642-c387389f3911"]}],"mendeley":{"formattedCitation":"(Wiguna &amp; Nurmairina, 2023)","manualFormatting":"(dalam Wiguna &amp; Nurmairina, 2023)","plainTextFormattedCitation":"(Wiguna &amp; Nurmairina, 2023)","previouslyFormattedCitation":"(Wiguna &amp; Nurmairina, 2023)"},"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Wiguna &amp; Nurmairina, 2023)</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Kearifan lokal terdiri dari dua suku kata yaitu kearifan (</w:t>
      </w:r>
      <w:r w:rsidRPr="00B46F00">
        <w:rPr>
          <w:rFonts w:ascii="Times New Roman" w:hAnsi="Times New Roman" w:cs="Times New Roman"/>
          <w:i/>
          <w:sz w:val="24"/>
          <w:szCs w:val="24"/>
        </w:rPr>
        <w:t>wisdom</w:t>
      </w:r>
      <w:r w:rsidRPr="00B46F00">
        <w:rPr>
          <w:rFonts w:ascii="Times New Roman" w:hAnsi="Times New Roman" w:cs="Times New Roman"/>
          <w:sz w:val="24"/>
          <w:szCs w:val="24"/>
        </w:rPr>
        <w:t>) dan lokal (</w:t>
      </w:r>
      <w:r w:rsidRPr="00B46F00">
        <w:rPr>
          <w:rFonts w:ascii="Times New Roman" w:hAnsi="Times New Roman" w:cs="Times New Roman"/>
          <w:i/>
          <w:sz w:val="24"/>
          <w:szCs w:val="24"/>
        </w:rPr>
        <w:t>local</w:t>
      </w:r>
      <w:r w:rsidRPr="00B46F00">
        <w:rPr>
          <w:rFonts w:ascii="Times New Roman" w:hAnsi="Times New Roman" w:cs="Times New Roman"/>
          <w:sz w:val="24"/>
          <w:szCs w:val="24"/>
        </w:rPr>
        <w:t>).</w:t>
      </w:r>
      <w:r w:rsidRPr="00B46F00">
        <w:rPr>
          <w:rFonts w:ascii="Times New Roman" w:hAnsi="Times New Roman" w:cs="Times New Roman"/>
          <w:i/>
          <w:sz w:val="24"/>
          <w:szCs w:val="24"/>
        </w:rPr>
        <w:t xml:space="preserve"> Local</w:t>
      </w:r>
      <w:r w:rsidRPr="00B46F00">
        <w:rPr>
          <w:rFonts w:ascii="Times New Roman" w:hAnsi="Times New Roman" w:cs="Times New Roman"/>
          <w:sz w:val="24"/>
          <w:szCs w:val="24"/>
        </w:rPr>
        <w:t xml:space="preserve"> berarti setempat dan </w:t>
      </w:r>
      <w:r w:rsidRPr="00B46F00">
        <w:rPr>
          <w:rFonts w:ascii="Times New Roman" w:hAnsi="Times New Roman" w:cs="Times New Roman"/>
          <w:i/>
          <w:sz w:val="24"/>
          <w:szCs w:val="24"/>
        </w:rPr>
        <w:t>wisdom</w:t>
      </w:r>
      <w:r w:rsidRPr="00B46F00">
        <w:rPr>
          <w:rFonts w:ascii="Times New Roman" w:hAnsi="Times New Roman" w:cs="Times New Roman"/>
          <w:sz w:val="24"/>
          <w:szCs w:val="24"/>
        </w:rPr>
        <w:t xml:space="preserve"> artinya sama dengan kebijaksanaan. Dengan kata lain maka local wisdom dapat dipahami sebagai gagasan-gagasan, nilai-nilai, pandangan-pandangan setempat (</w:t>
      </w:r>
      <w:r w:rsidRPr="00B46F00">
        <w:rPr>
          <w:rFonts w:ascii="Times New Roman" w:hAnsi="Times New Roman" w:cs="Times New Roman"/>
          <w:i/>
          <w:sz w:val="24"/>
          <w:szCs w:val="24"/>
        </w:rPr>
        <w:t>local</w:t>
      </w:r>
      <w:r w:rsidRPr="00B46F00">
        <w:rPr>
          <w:rFonts w:ascii="Times New Roman" w:hAnsi="Times New Roman" w:cs="Times New Roman"/>
          <w:sz w:val="24"/>
          <w:szCs w:val="24"/>
        </w:rPr>
        <w:t>) yang bersifat bijaksana, pebuh kearifan, bernilai baik, yang tertanam dan diikuti oleh anggota masyarakat.</w:t>
      </w:r>
    </w:p>
    <w:p w:rsidR="000A4E61" w:rsidRPr="00B46F00" w:rsidRDefault="000A4E61" w:rsidP="000A4E61">
      <w:pPr>
        <w:spacing w:after="0" w:line="480" w:lineRule="auto"/>
        <w:ind w:firstLine="774"/>
        <w:jc w:val="both"/>
        <w:rPr>
          <w:rFonts w:ascii="Times New Roman" w:hAnsi="Times New Roman" w:cs="Times New Roman"/>
          <w:sz w:val="24"/>
          <w:szCs w:val="24"/>
        </w:rPr>
      </w:pPr>
      <w:r w:rsidRPr="00B46F00">
        <w:rPr>
          <w:rFonts w:ascii="Times New Roman" w:hAnsi="Times New Roman" w:cs="Times New Roman"/>
          <w:sz w:val="24"/>
          <w:szCs w:val="24"/>
        </w:rPr>
        <w:t xml:space="preserve">Selain itu menuru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uthor":[{"dropping-particle":"","family":"Purwani","given":"Rina","non-dropping-particle":"","parse-names":false,"suffix":""},{"dropping-particle":"","family":"Mustikasari","given":"Dian","non-dropping-particle":"","parse-names":false,"suffix":""}],"id":"ITEM-1","issued":{"date-parts":[["2024"]]},"page":"40-50","title":"PEMBELAJARAN BERBASIS KEARIFAN LOKAL SEBAGAI MEDIA UNTUK MEMBENTUK KARAKTER SISWA SEKOLAH DASAR MELALUI DONGENG","type":"article-journal","volume":"12"},"uris":["http://www.mendeley.com/documents/?uuid=4c75af1e-0002-4571-9870-d004792d6e50"]}],"mendeley":{"formattedCitation":"(Purwani &amp; Mustikasari, 2024)","manualFormatting":"Purwani &amp; Mustikasari, (2024)","plainTextFormattedCitation":"(Purwani &amp; Mustikasari, 2024)","previouslyFormattedCitation":"(Purwani &amp; Mustikasari, 2024)"},"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Purwani &amp; Mustikasari, (202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Kearifan lokal mengacu pada pandangan gaya hidup, pengetahuan, dan berbagai strategi gaya hidup yang digunakan masyarakat lokal untuk merespons berbagai permasalahan dan kebutuhan. Pendidikan berbasis kearifan lokal adalah pendidikan yang memanfaatan keunggulan lokal dan daya tarik yang ada di daerah baik dalam aspek ekonomi, seni budaya, sumber daya manusia, bahasa, serta teknologi informasi dan komunikasi untuk mengembangkan kemampuan peserta didik dalam persaingan global.</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Bersinggungan dengan pendidikan berbasis kearifan lokal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SN":"2615-5443","abstract":"Education is one of important element in a life. Because through education someone can develop knowledge, insight, values and character even as an effort of cultural inheritance. Therefore it is necessary cooperation from all lines of education as an effort to achieve learning objectives that not only supply knowledge, but also the character and love of diversity. One of them is by integrating local wisdom in learning. But in reality many teachers who have not integrated local wisdom in learning so that the goal of education has not been achieved other than that not yet know the local wisdom in the environment. Based on these problems, conducted a conceptual study about learning based on local wisdom. This conceptual study will discusse about how  the importance of integrating local wisdom in learning as an effort to create learning that not only supply students of knowledge but also instills a sense of love for local diversity in their environment, the impact from implementation learning based on local wisdom. And how the teacher steps in integrating the local wisdom. Through this study is expected useful for the teachers to participate in designing and implementing learning based on local wisdom in primary schools.","author":[{"dropping-particle":"","family":"Shufa","given":"Naela Khusna Faela","non-dropping-particle":"","parse-names":false,"suffix":""}],"container-title":"INOPENDAS: Jurnal Ilmiah Kependidikan","id":"ITEM-1","issue":"1","issued":{"date-parts":[["2018"]]},"page":"48-53","title":"Pembelajaran Berbasis Kearifan Lokal Di Sekolah Dasar","type":"article-journal","volume":"1"},"uris":["http://www.mendeley.com/documents/?uuid=6c4a16a6-07da-47d4-90fd-1871bfb84994"]}],"mendeley":{"formattedCitation":"(Shufa, 2018)","manualFormatting":"Shufa, (2018)","plainTextFormattedCitation":"(Shufa, 2018)","previouslyFormattedCitation":"(Shufa, 2018)"},"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Shufa, (2018)</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dalam peneleitiannya bahwasanya kearifan lokal mencakup segala potensi yang ada di  suatu wilayah atau daerah, termasuk hasil pemikiran manusia maupun hasil karya manusia yang mengandung nilai yang arif dan bijaksana serta diwariskan secara turun temurun, sehingga menjadi ciri khas daerah tersebut. </w:t>
      </w:r>
      <w:r w:rsidRPr="00B46F00">
        <w:rPr>
          <w:rFonts w:ascii="Times New Roman" w:hAnsi="Times New Roman" w:cs="Times New Roman"/>
          <w:sz w:val="24"/>
          <w:szCs w:val="24"/>
        </w:rPr>
        <w:lastRenderedPageBreak/>
        <w:t>Mengintegrasikan kearifan lokal dalam pembelajaran bertujuan untuk meningkatkan rasa cinta kearifan lokal dilingkungannya serta sebagai upaya menjaga eksitensi kearifan lokal ditengah derasnya arus globalisas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Kearifan lokal merupakan fenomena yang luas dan mendalam.Ruang lingkup kearifan lokal cukup banyak dan beragam sehingga sulit dibatasi oleh ruang.Kearifan lokal lebih menekankan aspek lokasi dan kekhasan suatu daerah, sehingga tidak harus merupakan sebuah kearifan yang telah diwariskan dari generasi ke generas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ehingga dapat ditarik kesimpulan bahwasanya kearifan lokal adalah konsep, nilai, dan perspektif yang berakar dalam masyarakat setempat dan diwariskan secara turun temurun sebagai ciri khas daerah.Ruang lingkup kearifan lokal cukup luas seperti menekankan aspek lokasi dan kekhasan suatu daerah.Dalam pendidikan, kearifan lokal dimanfaatkan untuk membangun karakter serta keterampilan peserta didik dengan memanfaatkan sumber daya lokal, termasuk budaya, bahasa, dan teknologi, sehingga mereka dapat bersaing secara internasional tanpa melupakan identitas budaya.</w:t>
      </w:r>
    </w:p>
    <w:p w:rsidR="000A4E61" w:rsidRPr="00B46F00" w:rsidRDefault="000A4E61" w:rsidP="000A4E61">
      <w:pPr>
        <w:pStyle w:val="Heading3"/>
        <w:numPr>
          <w:ilvl w:val="0"/>
          <w:numId w:val="22"/>
        </w:numPr>
        <w:spacing w:line="480" w:lineRule="auto"/>
        <w:ind w:left="851" w:hanging="850"/>
        <w:rPr>
          <w:rFonts w:ascii="Times New Roman" w:hAnsi="Times New Roman" w:cs="Times New Roman"/>
          <w:color w:val="auto"/>
          <w:sz w:val="24"/>
          <w:szCs w:val="24"/>
        </w:rPr>
      </w:pPr>
      <w:bookmarkStart w:id="16" w:name="_Toc190691705"/>
      <w:r w:rsidRPr="00B46F00">
        <w:rPr>
          <w:rFonts w:ascii="Times New Roman" w:hAnsi="Times New Roman" w:cs="Times New Roman"/>
          <w:color w:val="auto"/>
          <w:sz w:val="24"/>
          <w:szCs w:val="24"/>
        </w:rPr>
        <w:t>Kearifan Lokal Sumatera Utara</w:t>
      </w:r>
      <w:bookmarkEnd w:id="16"/>
    </w:p>
    <w:p w:rsidR="000A4E61" w:rsidRPr="00B46F00" w:rsidRDefault="000A4E61"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Sumatera Utara adalah salah satu wilayah yang dikenal sebagai provinsi yang memiliki keberagaman yang tinggi dalam berbagai aspek seperti keanekaragaman suku dan etnis, keberagaman budaya, keberagaman agama dan lain sebagainya.</w:t>
      </w:r>
    </w:p>
    <w:p w:rsidR="000A4E61" w:rsidRPr="00B46F00" w:rsidRDefault="00FA21B3"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uthor":[{"dropping-particle":"","family":"Asmara","given":"Mastina","non-dropping-particle":"","parse-names":false,"suffix":""},{"dropping-particle":"","family":"Purba","given":"Torhis","non-dropping-particle":"","parse-names":false,"suffix":""},{"dropping-particle":"","family":"Dachi","given":"missionaris oktisari","non-dropping-particle":"","parse-names":false,"suffix":""},{"dropping-particle":"","family":"Meha","given":"Nurhabibah","non-dropping-particle":"","parse-names":false,"suffix":""},{"dropping-particle":"","family":"Sihombing","given":"evi ariyanti marlina","non-dropping-particle":"","parse-names":false,"suffix":""},{"dropping-particle":"","family":"Sembiring","given":"Pransiskus","non-dropping-particle":"","parse-names":false,"suffix":""},{"dropping-particle":"","family":"Siallagan","given":"Roslin","non-dropping-particle":"","parse-names":false,"suffix":""}],"editor":[{"dropping-particle":"","family":"Asmara","given":"Mastina","non-dropping-particle":"","parse-names":false,"suffix":""}],"id":"ITEM-1","issued":{"date-parts":[["2024"]]},"title":"MUATAN LOKAL BUDAYA DELI SERDANG","type":"book"},"uris":["http://www.mendeley.com/documents/?uuid=0f08941f-7e23-4972-a264-bd1608874aec"]}],"mendeley":{"formattedCitation":"(Asmara et al., 2024)","manualFormatting":"Asmara et al., (2024)","plainTextFormattedCitation":"(Asmara et al., 2024)","previouslyFormattedCitation":"(Asmara et al., 2024)"},"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Asmara et al., (2024)</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Wilayah Sumatera Utara ini terdiri dari penduduk asli dan penduduk pendatang. Penduduk Sumatera Utara terdiri dari etnik melayu, </w:t>
      </w:r>
      <w:r w:rsidR="000A4E61" w:rsidRPr="00B46F00">
        <w:rPr>
          <w:rFonts w:ascii="Times New Roman" w:hAnsi="Times New Roman" w:cs="Times New Roman"/>
          <w:sz w:val="24"/>
          <w:szCs w:val="24"/>
        </w:rPr>
        <w:lastRenderedPageBreak/>
        <w:t>karo simalungun, batak toba, pakpak, mandailing, angkola sipirok, dan nias.Sedangkan pendatang di wilayah ini terdiri dari etnik jawa, aceh, sunda, dan lain sebagainya. Keberagaman ini tidak hanya terlihat dalam bahasa, tetapi juga dalam cara hidup, kebiasaan, sitem kepercayaan, serta seni dan budaya yang mereka miliki.</w:t>
      </w:r>
    </w:p>
    <w:p w:rsidR="000A4E61" w:rsidRPr="00B46F00" w:rsidRDefault="000A4E61"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Kearifan lokal yang ada di Sumatera utara sangat beragam dan berperan penting dala kehidupan masyarakat didaerah tersebut.Setiap suku memiliki niali-nilai budaya yang diwariskan dari generasi ke generasi dan menjadi bagian yang tak terpisahkan dari kehidupan sehari-hari. Kearifan lokal seringkali mengajarkan pentingnya menjaga keharmonisan dalam masyarakat, Kearifan lokal ini dapat ditemukan dalam bentuk-bentuk tradisi, adat, maupun cerita rakyat yang mengandung pesan moral dan juga nilai-nilai luhur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 wilayah budaya dan wilayah administratfi pemerintahan, tetapi dilihat dari banyak populasi yang mendiami dideskripsikan tentang wilayah … permukaan laut, dengan luas wilayah seluruhnya kira-kira 2.127,25 km persegi, atau 27,9 % dari luas keseluruhan Provinsi Sumatera …","author":[{"dropping-particle":"","family":"Tarmizi","given":"R","non-dropping-particle":"","parse-names":false,"suffix":""}],"container-title":"Prosiding Seminar Nasional Bimbingan dan …","id":"ITEM-1","issue":"1","issued":{"date-parts":[["2018"]]},"page":"435-444","title":"Konseling Multibudaya dan kearifan lokal Suku Karo Sumatera Utara dengan Pendekatan Realitas","type":"article-journal","volume":"2"},"uris":["http://www.mendeley.com/documents/?uuid=4e1d5a75-daa0-4c45-9875-f00a1edda74f"]}],"mendeley":{"formattedCitation":"(Tarmizi, 2018)","plainTextFormattedCitation":"(Tarmizi, 2018)","previouslyFormattedCitation":"(Tarmizi, 2018)"},"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Tarmizi, 2018)</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w:t>
      </w:r>
    </w:p>
    <w:p w:rsidR="000A4E61" w:rsidRDefault="00FA21B3"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ISBN":"9786029457223","author":[{"dropping-particle":"","family":"Zuska","given":"Fikarwin","non-dropping-particle":"","parse-names":false,"suffix":""},{"dropping-particle":"","family":"Gustanto","given":"","non-dropping-particle":"","parse-names":false,"suffix":""},{"dropping-particle":"","family":"Wanti","given":"irini dewi","non-dropping-particle":"","parse-names":false,"suffix":""},{"dropping-particle":"","family":"Harvina","given":"","non-dropping-particle":"","parse-names":false,"suffix":""},{"dropping-particle":"","family":"Mulia","given":"Hendra","non-dropping-particle":"","parse-names":false,"suffix":""}],"id":"ITEM-1","issued":{"date-parts":[["2012"]]},"title":"KEARIFAN LOKAL MASYARAKAT SIMALUNGIN","type":"book"},"uris":["http://www.mendeley.com/documents/?uuid=ecc1615c-75c7-44b5-8f4b-1fbbc66de4ad"]}],"mendeley":{"formattedCitation":"(Zuska et al., 2012)","manualFormatting":"Zuska et al., (2012:102)","plainTextFormattedCitation":"(Zuska et al., 2012)","previouslyFormattedCitation":"(Zuska et al., 2012)"},"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Zuska et al., (2012:102)</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Salah satu bentuk kearifan lokal yang dapat ditemukan di Sumatera Utara adalah tradsi gotong royong yang masih dijunjung tinggi oleh masyarakat, baik dalam kegiatan sosial maupun pertanian. Selain itu, ada juga keberagaman kuliner, seni pertunjukan seperti tari tor-tor dari suku batak, zapin dari suku melayu, serta wayang kulit yang masih dilestarikan oleh masyarakat jawa di Sumatera Utara, menjadi cerminan berbagai budaya berbaur dan memperkaya kehidupan masyarakat..</w:t>
      </w:r>
    </w:p>
    <w:p w:rsidR="000A4E61" w:rsidRPr="00B46F00" w:rsidRDefault="000A4E61" w:rsidP="000A4E61">
      <w:pPr>
        <w:pStyle w:val="ListParagraph"/>
        <w:spacing w:after="0" w:line="480" w:lineRule="auto"/>
        <w:ind w:left="0" w:firstLine="709"/>
        <w:jc w:val="both"/>
        <w:rPr>
          <w:rFonts w:ascii="Times New Roman" w:hAnsi="Times New Roman" w:cs="Times New Roman"/>
          <w:sz w:val="24"/>
          <w:szCs w:val="24"/>
        </w:rPr>
      </w:pPr>
      <w:r w:rsidRPr="005509BC">
        <w:rPr>
          <w:rFonts w:ascii="Times New Roman" w:hAnsi="Times New Roman" w:cs="Times New Roman"/>
          <w:sz w:val="24"/>
          <w:szCs w:val="24"/>
        </w:rPr>
        <w:t xml:space="preserve">Salah satu pulau di Indonesia yang tidak sedikit memiliki kearifan lokal yaitu pulau Sumatera.Kebudayaan yang ada di pulau Sumatera ini tidak dapat terpisahkan dengan masyarakat Indonesia itu sendiri. Untuk itu  akan  lebih  baik  jika  siswa  lebih  mengenal  daerah  lingkungannya  sendiri  agar  bisa </w:t>
      </w:r>
      <w:r w:rsidRPr="005509BC">
        <w:rPr>
          <w:rFonts w:ascii="Times New Roman" w:hAnsi="Times New Roman" w:cs="Times New Roman"/>
          <w:sz w:val="24"/>
          <w:szCs w:val="24"/>
        </w:rPr>
        <w:lastRenderedPageBreak/>
        <w:t>mempelajari  dan  melestarikan  apa  yang  ada  di  sekitar  ling</w:t>
      </w:r>
      <w:r>
        <w:rPr>
          <w:rFonts w:ascii="Times New Roman" w:hAnsi="Times New Roman" w:cs="Times New Roman"/>
          <w:sz w:val="24"/>
          <w:szCs w:val="24"/>
        </w:rPr>
        <w:t xml:space="preserve">kungan  tempat  tinggal  mereka </w:t>
      </w:r>
      <w:r w:rsidR="00FA2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3-8240","abstract":"Abstrak Penelitian ini bertujuan untuk mengembangkan bahan ajar buku tematik tema merawat hewan dan tumbuhan berbasis kearifan lokal Sumatera yang layak digunakan untuk pembelajaran dikelas II SD. Penelitian ini merupakan jenis penelitian pengembangan (Research and Development) dengan menggunakan model pengembangan ADDIE. Penelitian ini menggunakan tiga tahap. (1) tahap analysis yaitu analisis terhadap karakter siswa dan analisis bahan ajar integratif, (2) tahap desain yaitu merancang bahan ajar yang akan dikembangkan, (3) tahap development yaitu melakukan penulisan bahan ajar yang sesuai dengan materi. Subjek dalam penelitian ini adalah validator ahli bahasa dan validator ahli materi. Instrumen yang digunakan untuk mengumpulkan data adalah angket atau kuesioner. Teknik analisis data dalam penelitian ini adalah deskriptif kualitatif. Berdasarkan analisis data yang diperoleh melalui uji validitas ahli bahasa dan ahli materi, validasi ahli bahasa diperoleh 83% termasuk kategori valid/layak. Sedangkan validasi ahli materi diperoleh 89% termasuk kategori sangat valid/sangat layak. Berdasarkan persentase dari ahli bahasa dan ahli materi, diperoleh rata-rata hasil validasi sebesar 86% termasuk dalam kategori \"sangat valid/sangat layak\" untuk digunakan dalam proses pembelajaran. Kata kunci : Bahan Ajar Buku Tematik, Tema Merawat Hewan dan Tumbuhan, Berbasis Kearifan Lokal Sumatera. Abstract This study aims to develop teaching materials for thematic books on caring for animals and plants based on local Sumatran wisdom that are suitable for use in class II SD. This research is a type of research and development using the ADDIE development model. This research uses three stages. (1) the analysis stage is an analysis of the student's character and integrative teaching materials, (2) the design stage is designing the teaching materials to be developed, (3) the development stage is writing teaching materials that are in accordance with the material. The subjects in this study were validators of linguists and validators of material experts. The instrument used to collect data is a questionnaire or questionnaire. The data analysis technique in this research is descriptive qualitative. Based on the analysis of the data obtained through the validity test of linguists and material experts, the validation of linguists was obtained by 83% including the valid/feasible category. Meanwhile, material expert validation obtained 89% including the very valid/very feasible categor…","author":[{"dropping-particle":"","family":"Hasanah","given":"Fairuzziah","non-dropping-particle":"","parse-names":false,"suffix":""},{"dropping-particle":"","family":"Nurmairina","given":"","non-dropping-particle":"","parse-names":false,"suffix":""}],"container-title":"EduGlogal","id":"ITEM-1","issue":"2","issued":{"date-parts":[["2023"]]},"page":"230-238","title":"EduGlobal: Jurnal Penelitian Pendidikan Pengembangan Bahan Ajar Buku Tematik Tema Merawat Hewan Dan Tumbuhan Berbasis Kearifan Lokal Sumatera","type":"article-journal","volume":"02"},"uris":["http://www.mendeley.com/documents/?uuid=471d62ce-2ebb-411a-be51-21caa67c7ebe"]}],"mendeley":{"formattedCitation":"(Hasanah &amp; Nurmairina, 2023)","plainTextFormattedCitation":"(Hasanah &amp; Nurmairina, 2023)","previouslyFormattedCitation":"(Hasanah &amp; Nurmairina, 2023)"},"properties":{"noteIndex":0},"schema":"https://github.com/citation-style-language/schema/raw/master/csl-citation.json"}</w:instrText>
      </w:r>
      <w:r w:rsidR="00FA21B3">
        <w:rPr>
          <w:rFonts w:ascii="Times New Roman" w:hAnsi="Times New Roman" w:cs="Times New Roman"/>
          <w:sz w:val="24"/>
          <w:szCs w:val="24"/>
        </w:rPr>
        <w:fldChar w:fldCharType="separate"/>
      </w:r>
      <w:r w:rsidRPr="005509BC">
        <w:rPr>
          <w:rFonts w:ascii="Times New Roman" w:hAnsi="Times New Roman" w:cs="Times New Roman"/>
          <w:noProof/>
          <w:sz w:val="24"/>
          <w:szCs w:val="24"/>
        </w:rPr>
        <w:t>(Hasanah &amp; Nurmairina, 2023)</w:t>
      </w:r>
      <w:r w:rsidR="00FA21B3">
        <w:rPr>
          <w:rFonts w:ascii="Times New Roman" w:hAnsi="Times New Roman" w:cs="Times New Roman"/>
          <w:sz w:val="24"/>
          <w:szCs w:val="24"/>
        </w:rPr>
        <w:fldChar w:fldCharType="end"/>
      </w:r>
      <w:r>
        <w:rPr>
          <w:rFonts w:ascii="Times New Roman" w:hAnsi="Times New Roman" w:cs="Times New Roman"/>
          <w:sz w:val="24"/>
          <w:szCs w:val="24"/>
        </w:rPr>
        <w:t>.</w:t>
      </w:r>
    </w:p>
    <w:p w:rsidR="000A4E61" w:rsidRPr="005509BC" w:rsidRDefault="000A4E61" w:rsidP="000A4E61">
      <w:pPr>
        <w:pStyle w:val="ListParagraph"/>
        <w:spacing w:after="0"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Dalam upaya melestarikan kearifan lokal ini, produk yang akan dikembangkan berupa buku dongeng fabel digital yang berbasis kearifan lokal Sumatera Utara, yang didalamnya akan mengangkat elemen budaya khas dari berb</w:t>
      </w:r>
      <w:r>
        <w:rPr>
          <w:rFonts w:ascii="Times New Roman" w:hAnsi="Times New Roman" w:cs="Times New Roman"/>
          <w:sz w:val="24"/>
          <w:szCs w:val="24"/>
        </w:rPr>
        <w:t>agai suku, terutama suku melayu, jawa dan karo</w:t>
      </w:r>
      <w:r w:rsidRPr="00B46F00">
        <w:rPr>
          <w:rFonts w:ascii="Times New Roman" w:hAnsi="Times New Roman" w:cs="Times New Roman"/>
          <w:sz w:val="24"/>
          <w:szCs w:val="24"/>
        </w:rPr>
        <w:t>. Buku ini akan menghadirkan cerita fabel dengan latar tempat khas Sumatera Utara, seperti</w:t>
      </w:r>
      <w:r>
        <w:rPr>
          <w:rFonts w:ascii="Times New Roman" w:hAnsi="Times New Roman" w:cs="Times New Roman"/>
          <w:sz w:val="24"/>
          <w:szCs w:val="24"/>
        </w:rPr>
        <w:t xml:space="preserve">, istana maimun, brastagi, sibayak, </w:t>
      </w:r>
      <w:r w:rsidRPr="00B46F00">
        <w:rPr>
          <w:rFonts w:ascii="Times New Roman" w:hAnsi="Times New Roman" w:cs="Times New Roman"/>
          <w:sz w:val="24"/>
          <w:szCs w:val="24"/>
        </w:rPr>
        <w:t xml:space="preserve">dan lain sebagainya, hal ini tidak hanya memperkenalkan keindahan alam, tetapi juga menyampaikan nilai-nilai luhur yan dijunjung tinggi oleh </w:t>
      </w:r>
      <w:r>
        <w:rPr>
          <w:rFonts w:ascii="Times New Roman" w:hAnsi="Times New Roman" w:cs="Times New Roman"/>
          <w:sz w:val="24"/>
          <w:szCs w:val="24"/>
        </w:rPr>
        <w:t>masy</w:t>
      </w:r>
      <w:r w:rsidRPr="00B46F00">
        <w:rPr>
          <w:rFonts w:ascii="Times New Roman" w:hAnsi="Times New Roman" w:cs="Times New Roman"/>
          <w:sz w:val="24"/>
          <w:szCs w:val="24"/>
        </w:rPr>
        <w:t>arakatnya.</w:t>
      </w:r>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lain itu, dalam buku dongeng ini akan disisipkan unsur budaya </w:t>
      </w:r>
      <w:r w:rsidRPr="00B46F00">
        <w:rPr>
          <w:rFonts w:ascii="Times New Roman" w:hAnsi="Times New Roman" w:cs="Times New Roman"/>
          <w:bCs/>
          <w:sz w:val="24"/>
          <w:szCs w:val="24"/>
        </w:rPr>
        <w:t>suku Melayu</w:t>
      </w:r>
      <w:r>
        <w:rPr>
          <w:rFonts w:ascii="Times New Roman" w:hAnsi="Times New Roman" w:cs="Times New Roman"/>
          <w:bCs/>
          <w:sz w:val="24"/>
          <w:szCs w:val="24"/>
        </w:rPr>
        <w:t>, mandailing</w:t>
      </w:r>
      <w:r w:rsidRPr="00B46F00">
        <w:rPr>
          <w:rFonts w:ascii="Times New Roman" w:hAnsi="Times New Roman" w:cs="Times New Roman"/>
          <w:bCs/>
          <w:sz w:val="24"/>
          <w:szCs w:val="24"/>
        </w:rPr>
        <w:t xml:space="preserve"> dan Jawa</w:t>
      </w:r>
      <w:r w:rsidRPr="00B46F00">
        <w:rPr>
          <w:rFonts w:ascii="Times New Roman" w:hAnsi="Times New Roman" w:cs="Times New Roman"/>
          <w:sz w:val="24"/>
          <w:szCs w:val="24"/>
        </w:rPr>
        <w:t>, seperti filosofi hidup suku Melayu yang menjunjung tinggi adat bersopan santun dan kebijaksanaan dalam bertutur kata, serta tradisi masyarakat Jawa seperti "pepatah petitih" yang sarat akan makna kehidupan. Dengan pendekatan digital interaktif, buku ini diharapkan dapat menarik minat anak-anak untuk mengenal dan mencintai budaya lokal mereka, serta menanamkan nilai-nilai moral yang diwariskan dari generasi ke generasi.</w:t>
      </w:r>
    </w:p>
    <w:p w:rsidR="000A4E61" w:rsidRPr="00B46F00" w:rsidRDefault="000A4E61" w:rsidP="000A4E61">
      <w:pPr>
        <w:pStyle w:val="ListParagraph"/>
        <w:spacing w:line="480" w:lineRule="auto"/>
        <w:ind w:left="0" w:firstLine="709"/>
        <w:jc w:val="both"/>
        <w:rPr>
          <w:rFonts w:ascii="Times New Roman" w:hAnsi="Times New Roman" w:cs="Times New Roman"/>
          <w:sz w:val="24"/>
          <w:szCs w:val="24"/>
        </w:rPr>
      </w:pPr>
      <w:r w:rsidRPr="00B46F00">
        <w:rPr>
          <w:rFonts w:ascii="Times New Roman" w:hAnsi="Times New Roman" w:cs="Times New Roman"/>
          <w:sz w:val="24"/>
          <w:szCs w:val="24"/>
        </w:rPr>
        <w:t>Karakter dalam dongeng fabel ini akan mencerminkan kearifan lokal melalui simbol-simbol yang bermakna. Misalnya, harimau dalam budaya batak melambangkan keberania</w:t>
      </w:r>
      <w:r>
        <w:rPr>
          <w:rFonts w:ascii="Times New Roman" w:hAnsi="Times New Roman" w:cs="Times New Roman"/>
          <w:sz w:val="24"/>
          <w:szCs w:val="24"/>
        </w:rPr>
        <w:t>n</w:t>
      </w:r>
      <w:r w:rsidRPr="00B46F00">
        <w:rPr>
          <w:rFonts w:ascii="Times New Roman" w:hAnsi="Times New Roman" w:cs="Times New Roman"/>
          <w:sz w:val="24"/>
          <w:szCs w:val="24"/>
        </w:rPr>
        <w:t xml:space="preserve">, serta burung </w:t>
      </w:r>
      <w:r>
        <w:rPr>
          <w:rFonts w:ascii="Times New Roman" w:hAnsi="Times New Roman" w:cs="Times New Roman"/>
          <w:sz w:val="24"/>
          <w:szCs w:val="24"/>
        </w:rPr>
        <w:t>serindit</w:t>
      </w:r>
      <w:r w:rsidRPr="00B46F00">
        <w:rPr>
          <w:rFonts w:ascii="Times New Roman" w:hAnsi="Times New Roman" w:cs="Times New Roman"/>
          <w:sz w:val="24"/>
          <w:szCs w:val="24"/>
        </w:rPr>
        <w:t xml:space="preserve">, yang dalam budaya melayu sering dianggap sebagai simbol kebijaksanaan. Cerita-cerita ini diperkaya akan pesan-pesan moral dalm kehidupan sehari-hari, seperti gotong royong dan menjaga kelestarian lingkungan. Melalui buku ini, anak-anak tidak hanya </w:t>
      </w:r>
      <w:r w:rsidRPr="00B46F00">
        <w:rPr>
          <w:rFonts w:ascii="Times New Roman" w:hAnsi="Times New Roman" w:cs="Times New Roman"/>
          <w:sz w:val="24"/>
          <w:szCs w:val="24"/>
        </w:rPr>
        <w:lastRenderedPageBreak/>
        <w:t>akanterhibur oleh cerita, tetapi juga mendapatkan pelajaran tentang hidup harmonis dengan alam dan satu sama lain serta pelestarian budaya yang membantu anak-anak mengenali, mencintai dan menjaga warisan budaya mereka dalam era digital ini.</w:t>
      </w:r>
    </w:p>
    <w:p w:rsidR="000A4E61" w:rsidRPr="00B46F00" w:rsidRDefault="000A4E61" w:rsidP="000A4E61">
      <w:pPr>
        <w:pStyle w:val="Heading3"/>
        <w:numPr>
          <w:ilvl w:val="0"/>
          <w:numId w:val="22"/>
        </w:numPr>
        <w:spacing w:before="0" w:line="480" w:lineRule="auto"/>
        <w:ind w:left="851" w:hanging="850"/>
        <w:rPr>
          <w:rFonts w:ascii="Times New Roman" w:hAnsi="Times New Roman" w:cs="Times New Roman"/>
          <w:color w:val="auto"/>
          <w:sz w:val="24"/>
          <w:szCs w:val="24"/>
        </w:rPr>
      </w:pPr>
      <w:bookmarkStart w:id="17" w:name="_Toc190691706"/>
      <w:r w:rsidRPr="00B46F00">
        <w:rPr>
          <w:rFonts w:ascii="Times New Roman" w:hAnsi="Times New Roman" w:cs="Times New Roman"/>
          <w:color w:val="auto"/>
          <w:sz w:val="24"/>
          <w:szCs w:val="24"/>
        </w:rPr>
        <w:t>Pentingnya Integrasi Kearifan Lokal Dalam Kurikulum</w:t>
      </w:r>
      <w:bookmarkEnd w:id="17"/>
    </w:p>
    <w:p w:rsidR="000A4E61" w:rsidRPr="00B46F00" w:rsidRDefault="000A4E61" w:rsidP="000A4E61">
      <w:pPr>
        <w:spacing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Bersinggungan dengan pengintegrasian keariafan lokal dalam kurikulum Kusnadi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DOI":"10.31004/basicedu.v8i3.7706","ISSN":"2580-3735","abstract":"Kurikulum merdeka belajar merupakan terobosan terbaru dalam dunia pendidikan yang dapat mengikuti perkembangan zaman dengan mengintegrasikan penggunaan kearifan lokal sehingga menciptakan lingkungan pembelajaran yang lebih inklusif, relevan, dan bermakna bagi peserta didik. Tujuan penelitian ini adalah untuk mengkaji integrasi penggunaan kearifan lokal dalam proses pembelajaran pada Konsep kurikulum Merdeka belajar. Metode penelitian menggunakan metode studi pustaka dengan sumber literatur berupa artikel jurnal, prosiding, dan laporan hasil penelitian. Hasil penelitian menunjukkan bahwa integrasi penggunaan kearifan lokal dalam proses pembelajaran pada kurikulum Merdeka Belajar tidak hanya memperkaya pengalaman belajar, tetapi dapat menciptakan lingkungan pembelajaran yang lebih holistik, inklusif, dan bermakna. Selain itu, integrasi kearifan lokal semakin memperkuat pilar-pilar pendidikan seperti: (1) pilar karakter, (2) pilar kognitif, (3) pilar emosional dan social, dan (4) pilar estetika. Dengan demikian, proses pembelajaran dapat menjadikan individu peserta didik yang menjadi pribadi kuat yang berkarakter budaya, berpengetahuan luas, dan berdaya saing sesuai kebutuhan di era globalisasi","author":[{"dropping-particle":"","family":"Annisha","given":"Dini","non-dropping-particle":"","parse-names":false,"suffix":""}],"container-title":"Jurnal Basicedu","id":"ITEM-1","issue":"3","issued":{"date-parts":[["2024"]]},"page":"2108-2115","title":"Integrasi Penggunaan Kearifan Lokal (Local Wisdom) dalam Proses Pembelajaran pada Konsep Kurikulum Merdeka Belajar","type":"article-journal","volume":"8"},"uris":["http://www.mendeley.com/documents/?uuid=39a9a415-c29c-43db-886f-2974d6440eb9"]}],"mendeley":{"formattedCitation":"(Annisha, 2024)","manualFormatting":"(dalam Annisha, 2024)","plainTextFormattedCitation":"(Annisha, 2024)","previouslyFormattedCitation":"(Annisha, 2024)"},"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dalam Annisha, 2024)</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nyatakan bahwasanya konsep pembelajaran berbasis kearifan lokal memerlukan adanya pengertian, pemahaman, kesadaran, kerja sama, dan partisipasi seluruh masyarakat untuk mengurangi dampak buruk seperti hilangnya pengalaman dan pemahaman generasi muda terhadap keragaman budaya pada era globalisasi. Dengan melalui integrasi kearifan lokal dalam proses pembelajaran dapat membantu peserta didik memahami dan menghargai nilai-nilai budaya dan tradisi lokal seacara lebih kontekstual dan relevan. </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lain itu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STKIP Weetebula Local wisdom describes how to behave and act to respond to changes that are unique in the physical and cultural environment of the local area. The local potential in each region in Indonesia is an asset of natural, human, technological, and cultural resources that must be maintained and developed to improve a more civilized life. In general, school learning has been paying less attention to this local aspect, so that the younger generation slowly starts to leave the noble values of the local area. The purpose of this article is to outline the form of instilling local wisdom through education or school.","author":[{"dropping-particle":"","family":"Pingge","given":"Heronimus Delu","non-dropping-particle":"","parse-names":false,"suffix":""}],"container-title":"Jurnal Edukasi Sumba","id":"ITEM-1","issue":"02","issued":{"date-parts":[["2017"]]},"page":"128-135","title":"KEARIFAN LOKAL DAN PENERAPANNYA DI SEKOLAH","type":"article-journal","volume":"01"},"uris":["http://www.mendeley.com/documents/?uuid=690e725e-f9eb-48d6-968d-88c07359954e"]}],"mendeley":{"formattedCitation":"(Pingge, 2017)","manualFormatting":"Pingge, (2017)","plainTextFormattedCitation":"(Pingge, 2017)","previouslyFormattedCitation":"(Pingge, 2017)"},"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Pingge, (2017)</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juga menyatakan bahwa pembelajaran yang berbasis dengan kearifan lokal sangat penting untuk diterapkan guru dalam proses belajar mengajar. Hal ini bermanfaat untuk meningkatkan pengetahuan dan pemahaman peserta didik serta sebagai media untuk menanamkan rasa cinta terhadap kearifan lokal di lingkungan mmereka.Selain itu ini juga berfungsi untuk membangun karakter positif sesuai dengan nilai-nilai luhur kearifan lokal dan membekali peserta didik untuk menghadapi segala permasalahan di luar lingkungan sekolah.</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Integrasi kearifan lokal dalam kurikulum pendidikan sangat penting untuk melestarikan budaya dan membentuk karakter siswa.Pendidikan berbasis kearifan lokal membantu siswa memahami dan menghargai warisan budaya mereka sekaligus mempersiapkan mereka untuk menghadapi tantangan global.</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Selain itu, integrasi kearifan lokal dalam kurikulum dapat dilakukan melalui berbagai cara, seperti muatan lokal dalam pelajaran, kegiatan ekstrakurikuler berbasis budaya, serta proyek berbasis komunitas. Hal ini sejalan dengan pendapa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abstract":"Kearifan lokal terbentuk sebagai keunggulan budaya masyarakat setempat maupun geografis dalam arti luas, dan lebih menekankan pada tempat dan lokalitas. Pengertian Kearifan lokal merupakan salah satu faktor penting dalam pengelolaan lingkungan hidup, masyarakat serta dalam pengaturan bernegara. Pengaturan kearifan lokal menurut UU No. 32 Tahun 2009 tentang Perlindungan dan Pengelolaan Lingkungan Hidup Pasal 1 angka 30 adalah nilai-nilai luhur yang berlaku di dalam tata kehidupan masyarakat yang bertujuan untuk melindungi sekaligus mengelola lingkungan hidup secara lestari. Kearifan lokal berfungsi sebagai filter dan pengendali terhadap budaya luar yang pengaturannya terdapat pada berbagai peraturan perundang-undangan dan pada UUD NKRI 1945, meskipun tidak secara signifikan membahas mengenai hal tersebut, Semarang merupakan salah satu kota yang memiliki kearifan lokal yang beragam baik kearifan lokal yang telah lama ada diwariskan dari generasi ke generasi maupun kearifan lokal yang baru muncul sebagai hasil interaksi dengan masyarakat dan budaya lain. Keanekaragaman budaya daerah merupakan potensi sosial yang dapat membentuk karakter dan citra budaya tersendiri pada masing-masing daerah, serta merupakan bagian penting bagi pembentukan citra dan identitas budaya suatu daerah. Keanekaragamaan merupakan kekayaan intelektual dan kultural sebagai bagian dari warisan budaya yang perlu dilestarikan. Seiring dengan meningkatnya teknologi transformasi budaya ke arah kehidupan modern serta pengaruh globalisasi, warisan budaya nilai-nilai tradisional masyarakat tersebut menghadapi tantangan eksistensinya. Kota Semarang memiliki 27 warisan budaya tak benda menurut Intangible Cultural Heritage (ICH) sesuai konvensi Unesco Tahun 2003.","author":[{"dropping-particle":"","family":"Njatrijani","given":"Rinitami","non-dropping-particle":"","parse-names":false,"suffix":""}],"container-title":"Gema Keadilan Edisi Jurnal 17","id":"ITEM-1","issue":"September","issued":{"date-parts":[["2018"]]},"page":"16-31","title":"Kearifan Lokal Dalam Perspektif Budaya Kota Semarang Gema Keadilan Edisi Jurnal Gema Keadilan Edisi Jurnal","type":"article-journal","volume":"5"},"uris":["http://www.mendeley.com/documents/?uuid=ca27f464-0bdf-427d-8354-7e828102dd1d"]}],"mendeley":{"formattedCitation":"(Njatrijani, 2018)","plainTextFormattedCitation":"(Njatrijani, 2018)","previouslyFormattedCitation":"(Njatrijani, 2018)"},"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Njatrijani, 2018)</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yang menyatakan bahwa pendidikan berbasis kearifan lokal dapat memperkuat identitas bangsa yang kaya akan kekayaan alam dan buday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Dari beberapa pendapat diatas mengenai integrasi kearifan lokal ke dalam kurikulum menunjukkan bahwasanya mengintegrasikan kearifan lokal sangat penting dan sangat diperlukan untuk melestarikan budaya dan memebentuk karakter peserta didik. Proses pembelajaran yang berbasis kearifan lokal kearifan lokal membutuhkn pemahaman, kesadaran, dan juga keterlibatan dari seluruh masyarakat </w:t>
      </w:r>
      <w:r>
        <w:rPr>
          <w:rFonts w:ascii="Times New Roman" w:hAnsi="Times New Roman" w:cs="Times New Roman"/>
          <w:sz w:val="24"/>
          <w:szCs w:val="24"/>
        </w:rPr>
        <w:t>untuk mengurangi dampak negatif</w:t>
      </w:r>
      <w:r w:rsidRPr="00B46F00">
        <w:rPr>
          <w:rFonts w:ascii="Times New Roman" w:hAnsi="Times New Roman" w:cs="Times New Roman"/>
          <w:sz w:val="24"/>
          <w:szCs w:val="24"/>
        </w:rPr>
        <w:t xml:space="preserve"> globalisasi terhadap generasi muda, terutama dalam hal kehilangan pengalaman dan pemahaman terhadap keragaman budaya. Melalui integrasi ini, peserta didik dapat memahami dan menghargai nilai-nilai budaya serta kearifan khas dari daerah mereka.</w:t>
      </w:r>
    </w:p>
    <w:p w:rsidR="000A4E61" w:rsidRPr="00B46F00" w:rsidRDefault="000A4E61" w:rsidP="000A4E61">
      <w:pPr>
        <w:spacing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ejalan dengan tujuan dari pengembangan ini, maka peneliti merancang suatu produk yang berhubungan dan berkaitan dengan kearifan lokal dari Sumatera Utara, seperti tempat atau w</w:t>
      </w:r>
      <w:r>
        <w:rPr>
          <w:rFonts w:ascii="Times New Roman" w:hAnsi="Times New Roman" w:cs="Times New Roman"/>
          <w:sz w:val="24"/>
          <w:szCs w:val="24"/>
        </w:rPr>
        <w:t>ilayah khas dari Sumatera Utara serta kebudayaan dari suku melayu, suku jawa dan suku karo</w:t>
      </w:r>
    </w:p>
    <w:p w:rsidR="000A4E61" w:rsidRPr="00B46F00" w:rsidRDefault="000A4E61" w:rsidP="000A4E61">
      <w:pPr>
        <w:pStyle w:val="Heading2"/>
        <w:numPr>
          <w:ilvl w:val="0"/>
          <w:numId w:val="23"/>
        </w:numPr>
        <w:spacing w:before="0" w:line="480" w:lineRule="auto"/>
        <w:ind w:left="709" w:hanging="709"/>
        <w:rPr>
          <w:rFonts w:ascii="Times New Roman" w:hAnsi="Times New Roman" w:cs="Times New Roman"/>
          <w:color w:val="auto"/>
          <w:sz w:val="24"/>
          <w:szCs w:val="24"/>
        </w:rPr>
      </w:pPr>
      <w:bookmarkStart w:id="18" w:name="_Toc190691707"/>
      <w:r w:rsidRPr="00B46F00">
        <w:rPr>
          <w:rFonts w:ascii="Times New Roman" w:hAnsi="Times New Roman" w:cs="Times New Roman"/>
          <w:color w:val="auto"/>
          <w:sz w:val="24"/>
          <w:szCs w:val="24"/>
        </w:rPr>
        <w:lastRenderedPageBreak/>
        <w:t>Mata Pelajaran Bahasa Indonesia Di Sekolah Dasar</w:t>
      </w:r>
      <w:bookmarkEnd w:id="18"/>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ahasa Indonesia di sekolah dasar adalah salah satu mata pelajaran yang dapat digunakan untuk menumbuhkan minat siswa serta mengembangkan aktivitas siswa.Bahasa digunakan untuk berkomunikasi.Belajar bahasa berarti belajar berkomunikasi. Pembelajaran Bahasa Indonesia sendiri memiliki tujuan yang tidak berbeda dengan tujuan pembelajaran yang lain, yaitu untuk memperoleh pengetahuan, keterampilan, kreativitas, dan juga sikap. Keterampilan berbahasa dalam kurikulum di sekolah mencakup empat aspek, yaitu: keterampilan menyimak (</w:t>
      </w:r>
      <w:r w:rsidRPr="00B46F00">
        <w:rPr>
          <w:rFonts w:ascii="Times New Roman" w:hAnsi="Times New Roman" w:cs="Times New Roman"/>
          <w:i/>
          <w:sz w:val="24"/>
          <w:szCs w:val="24"/>
        </w:rPr>
        <w:t>listening skills</w:t>
      </w:r>
      <w:r w:rsidRPr="00B46F00">
        <w:rPr>
          <w:rFonts w:ascii="Times New Roman" w:hAnsi="Times New Roman" w:cs="Times New Roman"/>
          <w:sz w:val="24"/>
          <w:szCs w:val="24"/>
        </w:rPr>
        <w:t>), keterampilan berbicara (speaking skills), keterampilan membaca (</w:t>
      </w:r>
      <w:r w:rsidRPr="00B46F00">
        <w:rPr>
          <w:rFonts w:ascii="Times New Roman" w:hAnsi="Times New Roman" w:cs="Times New Roman"/>
          <w:i/>
          <w:sz w:val="24"/>
          <w:szCs w:val="24"/>
        </w:rPr>
        <w:t>reading skills</w:t>
      </w:r>
      <w:r w:rsidRPr="00B46F00">
        <w:rPr>
          <w:rFonts w:ascii="Times New Roman" w:hAnsi="Times New Roman" w:cs="Times New Roman"/>
          <w:sz w:val="24"/>
          <w:szCs w:val="24"/>
        </w:rPr>
        <w:t>), keterampilan menulis (</w:t>
      </w:r>
      <w:r w:rsidRPr="00B46F00">
        <w:rPr>
          <w:rFonts w:ascii="Times New Roman" w:hAnsi="Times New Roman" w:cs="Times New Roman"/>
          <w:i/>
          <w:sz w:val="24"/>
          <w:szCs w:val="24"/>
        </w:rPr>
        <w:t>writing skills</w:t>
      </w:r>
      <w:r w:rsidRPr="00B46F00">
        <w:rPr>
          <w:rFonts w:ascii="Times New Roman" w:hAnsi="Times New Roman" w:cs="Times New Roman"/>
          <w:sz w:val="24"/>
          <w:szCs w:val="24"/>
        </w:rPr>
        <w:t>).</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Mata pelajaran Bahasa Indonesia adalah mata pelajaran yang mempelajari bagaimana menggunakan bahasa Indonesia dengan baik dan benar. Pada umumnya, dalam pelajaran ini, siswa akan mempelajari aspek-aspek seperti tata bahasa, penulisan, tanda baca, aturan penulisan, serta sastra Indonesia yang mencakup karya sastra dan prosa.</w:t>
      </w:r>
    </w:p>
    <w:p w:rsidR="000A4E61" w:rsidRPr="00B46F00" w:rsidRDefault="00FA21B3"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DOI":"10.32696/jip.v2i2.1081","ISSN":"2301-7740","abstract":"SMK DR. Cipto Mangunkusumo Kabupaten Simalungun, saat in masuk dalam zona oranye dengan risiko sedang. Hal ini menyebabkan seluruh lembaga pendidikan di wilayah Kabupaten Simalungun dilarang melakukan proses pembelajaran tatap muka. Penelitian ini secara khusus bertujuan untuk mendeskripsikan keefektifan media daring yang digunakan selama pandemi covid-19, dan mengevaluasi langkah perbaikan media pembelajaran daring untuk meningkatkan hasil belajar bahasa Indonesia di SMK DR Cipto Mangunkusumo Perdagangan. Metode yang digunakan adalah metode penelitian kuantitatif deskriptif dengan beberapa tahapan diantaranya, tahap pralapangan (adaptasi dan pengumpulan data awal); tahap kegiatan lapangan (observasi, wawancara, dokumentasi); tahap pengumpulan data; tahap analisis data; dan pelaporan hasil penelitian. Dari data yang diperoleh, bahwa media daring yang paling diminati siswa adalah: google classroom (49%), whatsapp group (31%), dan messenger (20%). Media yang digunakan dalam pembelajaran daring di SMK Dr. Cipto Mangunkusumo dinilai sangat efektif oleh 11 siswa (31%), efektif (9 siswa atau 26%), kurang efektif (10 siswa atau 29%), tidak efektif (5 siswa atau 14%). Evaluasi perbaikan untuk memaksimalkan tingkat keefektifan pembelajaran secara daring dapat dilakukan dengan platform digital yang lebih luas, misalnya seperti youtube, instagram, zoom, dan lain sebagainya.","author":[{"dropping-particle":"","family":"Sutarini","given":"","non-dropping-particle":"","parse-names":false,"suffix":""},{"dropping-particle":"","family":"Wariyati","given":"","non-dropping-particle":"","parse-names":false,"suffix":""}],"container-title":"Jurnal Ilmu Pendidikan","id":"ITEM-1","issue":"2","issued":{"date-parts":[["2022"]]},"page":"91-96","title":"Pembelajaran Bahasa Indonesia Dengan Media Daring Solusi Pandemi Covid-19","type":"article-journal","volume":"2"},"uris":["http://www.mendeley.com/documents/?uuid=e853d12a-be61-48e8-bc5d-4147f197afce"]}],"mendeley":{"formattedCitation":"(Sutarini &amp; Wariyati, 2022)","plainTextFormattedCitation":"(Sutarini &amp; Wariyati, 2022)","previouslyFormattedCitation":"(Sutarini &amp; Wariyati, 2022)"},"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Sutarini &amp; Wariyati, 2022)</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yatakan bahwa problematika pembelajaran bahasa Indonesia saat ini adalah masih banyak peserta didik yang menganggap bahasa Indonesia adalah pelajaran yang membosankan. Terlebih materi bahasa Indonesia sangat banyak mengkaji berbagai teks dan sastra, salah satunya adalah materi cerpen di kelas XI. Hal ini menuntut kreativitas guru untuk mengembangkan pembelajarannya, baik dalam hal metode maupun media yang digunakan.</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Hal ini sejalan dengan pendapat </w:t>
      </w:r>
      <w:r w:rsidR="00FA21B3"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SN":"2851-0197","abstract":"Fairy tales or folktale are part of the story of rayat (folklore). Every region in Indonesia has many stories of folklore and fairy tales that contain aspects of culture, education, character and high moral values. In order to safeguard and inherit the value of local wisdom and the value of education to the next generation, fairy tales are very feasible to be used as a medium for learning Indonesian language and literature at the basic education level, especially in Elementary Schools (SD) and Madrasah Ibtidaiyah (MI). This article aims to discuss and explain: (1) The potential for diversity of tales as part of folklore spread in various places is the socio-cultural wealth of the community. (2). Fairy tales can be used as a medium for learning Indonesian language and literature in elementary and MI basic education. (3) Fairy tales can be a means of improving literacy culture among elementary and MI students.","author":[{"dropping-particle":"","family":"Wardopo","given":"Komper","non-dropping-particle":"","parse-names":false,"suffix":""}],"container-title":"Ar-Rihlah: Jurnal Inovasi Pengembangan Pendidikan Islam","id":"ITEM-1","issue":"2","issued":{"date-parts":[["2019"]]},"page":"222-230","title":"Dongeng sebagai Media Pembelajaran Bahasa dan Sastra Indonesia di SD/MI","type":"article-journal","volume":"4"},"uris":["http://www.mendeley.com/documents/?uuid=48d4fb1d-ab18-4015-b54e-e65475742d8d"]}],"mendeley":{"formattedCitation":"(Wardopo, 2019)","plainTextFormattedCitation":"(Wardopo, 2019)","previouslyFormattedCitation":"(Wardopo, 2019)"},"properties":{"noteIndex":0},"schema":"https://github.com/citation-style-language/schema/raw/master/csl-citation.json"}</w:instrText>
      </w:r>
      <w:r w:rsidR="00FA21B3" w:rsidRPr="00B46F00">
        <w:rPr>
          <w:rFonts w:ascii="Times New Roman" w:hAnsi="Times New Roman" w:cs="Times New Roman"/>
          <w:sz w:val="24"/>
          <w:szCs w:val="24"/>
        </w:rPr>
        <w:fldChar w:fldCharType="separate"/>
      </w:r>
      <w:r w:rsidRPr="00B46F00">
        <w:rPr>
          <w:rFonts w:ascii="Times New Roman" w:hAnsi="Times New Roman" w:cs="Times New Roman"/>
          <w:noProof/>
          <w:sz w:val="24"/>
          <w:szCs w:val="24"/>
        </w:rPr>
        <w:t>(Wardopo, 2019)</w:t>
      </w:r>
      <w:r w:rsidR="00FA21B3"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yang menyatakan bahwasanya bahasa Indonesia merupakan materi ajar pada semua kelas di pendidikan dasar d SD/MI. Baik untuk kelas rendah ataupun kelas tinggi, yang artinya muatan pembelajaran bahasa dan sastra Indonesia merupakan pembelajaran wajib yang harus diberikan kepada pesesrta didik khususnya pada tin</w:t>
      </w:r>
      <w:r>
        <w:rPr>
          <w:rFonts w:ascii="Times New Roman" w:hAnsi="Times New Roman" w:cs="Times New Roman"/>
          <w:sz w:val="24"/>
          <w:szCs w:val="24"/>
        </w:rPr>
        <w:t>g</w:t>
      </w:r>
      <w:r w:rsidRPr="00B46F00">
        <w:rPr>
          <w:rFonts w:ascii="Times New Roman" w:hAnsi="Times New Roman" w:cs="Times New Roman"/>
          <w:sz w:val="24"/>
          <w:szCs w:val="24"/>
        </w:rPr>
        <w:t>kat SD/MI.</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Sehingga dapat disimpulkan mata pelajaran bahasa Indonesia adalah mata pelajaran yang mencakup empat aspek, yaitu: keterampilan menyimak (</w:t>
      </w:r>
      <w:r w:rsidRPr="00B46F00">
        <w:rPr>
          <w:rFonts w:ascii="Times New Roman" w:hAnsi="Times New Roman" w:cs="Times New Roman"/>
          <w:i/>
          <w:sz w:val="24"/>
          <w:szCs w:val="24"/>
        </w:rPr>
        <w:t>listening skills</w:t>
      </w:r>
      <w:r w:rsidRPr="00B46F00">
        <w:rPr>
          <w:rFonts w:ascii="Times New Roman" w:hAnsi="Times New Roman" w:cs="Times New Roman"/>
          <w:sz w:val="24"/>
          <w:szCs w:val="24"/>
        </w:rPr>
        <w:t>), keterampilan berbicara (speaking skills), keterampilan membaca (</w:t>
      </w:r>
      <w:r w:rsidRPr="00B46F00">
        <w:rPr>
          <w:rFonts w:ascii="Times New Roman" w:hAnsi="Times New Roman" w:cs="Times New Roman"/>
          <w:i/>
          <w:sz w:val="24"/>
          <w:szCs w:val="24"/>
        </w:rPr>
        <w:t>reading skills</w:t>
      </w:r>
      <w:r w:rsidRPr="00B46F00">
        <w:rPr>
          <w:rFonts w:ascii="Times New Roman" w:hAnsi="Times New Roman" w:cs="Times New Roman"/>
          <w:sz w:val="24"/>
          <w:szCs w:val="24"/>
        </w:rPr>
        <w:t>), keterampilan menulis (</w:t>
      </w:r>
      <w:r w:rsidRPr="00B46F00">
        <w:rPr>
          <w:rFonts w:ascii="Times New Roman" w:hAnsi="Times New Roman" w:cs="Times New Roman"/>
          <w:i/>
          <w:sz w:val="24"/>
          <w:szCs w:val="24"/>
        </w:rPr>
        <w:t>writing skills</w:t>
      </w:r>
      <w:r w:rsidRPr="00B46F00">
        <w:rPr>
          <w:rFonts w:ascii="Times New Roman" w:hAnsi="Times New Roman" w:cs="Times New Roman"/>
          <w:sz w:val="24"/>
          <w:szCs w:val="24"/>
        </w:rPr>
        <w:t>) yang diaplikasikan dalam suatu sastra anak.</w:t>
      </w:r>
    </w:p>
    <w:p w:rsidR="000A4E61" w:rsidRPr="00B46F00" w:rsidRDefault="00FA21B3"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uthor":[{"dropping-particle":"","family":"Br Ginting","given":"Lisa Septia Dewi","non-dropping-particle":"","parse-names":false,"suffix":""}],"id":"ITEM-1","issued":{"date-parts":[["2023"]]},"number-of-pages":"3","title":"PEMBELAJARAN BAHASA &amp; SASTRA INDONESIA UNTUK TINGKAT SEKOLA","type":"book"},"uris":["http://www.mendeley.com/documents/?uuid=193ea63e-7beb-43fc-98a1-b9971ed6dc07"]}],"mendeley":{"formattedCitation":"(Br Ginting, 2023)","manualFormatting":"(Br Ginting, 2023:3)","plainTextFormattedCitation":"(Br Ginting, 2023)","previouslyFormattedCitation":"(Br Ginting, 2023)"},"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Br Ginting, 2023:3)</w:t>
      </w:r>
      <w:r w:rsidRPr="00B46F00">
        <w:rPr>
          <w:rFonts w:ascii="Times New Roman" w:hAnsi="Times New Roman" w:cs="Times New Roman"/>
          <w:sz w:val="24"/>
          <w:szCs w:val="24"/>
        </w:rPr>
        <w:fldChar w:fldCharType="end"/>
      </w:r>
      <w:r w:rsidR="000A4E61" w:rsidRPr="00B46F00">
        <w:rPr>
          <w:rFonts w:ascii="Times New Roman" w:hAnsi="Times New Roman" w:cs="Times New Roman"/>
          <w:sz w:val="24"/>
          <w:szCs w:val="24"/>
        </w:rPr>
        <w:t xml:space="preserve"> menjelaskan bahwasanya pembelajaran bahasa Indonesia bertujuan untuk memperbaiki keterampilan peserta didik dalam menggunakan bahasa Indonesia dengan baik dan benar. Hal ini dilakukan melalui komunikasi baik itu secara lisan maupun tulisan, serta menumbuhkan apresiasi terhadap hasil karya kesastraan manusia Indonesia.</w:t>
      </w:r>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 xml:space="preserve">Mata pelajaran bahasa Indonesia memiliki peran yang sangat penting untuk meningkatkan kemampuan literasi peserta didik. Dalam konteks ini literasi mencakup kemampuan membaca, menulis, berbicara, dan mendengarkan secara efektif.Salah satu jenis karya sastra yang sangat popular dan memiliki nilai edukttif tinggi adalah dongeng fabel.Fabel merupakan cerita yang mengandung pesan moral yang disampaikan melalui tokoh-tokoh binatang yang berperilaku </w:t>
      </w:r>
      <w:r w:rsidRPr="00B46F00">
        <w:rPr>
          <w:rFonts w:ascii="Times New Roman" w:hAnsi="Times New Roman" w:cs="Times New Roman"/>
          <w:sz w:val="24"/>
          <w:szCs w:val="24"/>
        </w:rPr>
        <w:lastRenderedPageBreak/>
        <w:t>seperti manusia. Dalam hal ini berkaitan dengan produk yang akan peneliti kembangkan yaitu buku dongeng fabel.</w:t>
      </w:r>
    </w:p>
    <w:p w:rsidR="000A4E61" w:rsidRPr="00B46F00" w:rsidRDefault="000A4E61" w:rsidP="000A4E61">
      <w:pPr>
        <w:spacing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Adapun buku yang digunakan di kelas III SDN 101797 Delitua adalah buku bahasa Indonesia Kawan Seiring yang terdiri dari 8 bab, yaitu:</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I </w:t>
      </w:r>
      <w:r w:rsidRPr="00B46F00">
        <w:rPr>
          <w:rFonts w:ascii="Times New Roman" w:hAnsi="Times New Roman" w:cs="Times New Roman"/>
          <w:sz w:val="24"/>
          <w:szCs w:val="24"/>
        </w:rPr>
        <w:tab/>
      </w:r>
      <w:r w:rsidRPr="00B46F00">
        <w:rPr>
          <w:rFonts w:ascii="Times New Roman" w:hAnsi="Times New Roman" w:cs="Times New Roman"/>
          <w:sz w:val="24"/>
          <w:szCs w:val="24"/>
        </w:rPr>
        <w:tab/>
        <w:t>Ayo Main!</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II </w:t>
      </w:r>
      <w:r w:rsidRPr="00B46F00">
        <w:rPr>
          <w:rFonts w:ascii="Times New Roman" w:hAnsi="Times New Roman" w:cs="Times New Roman"/>
          <w:sz w:val="24"/>
          <w:szCs w:val="24"/>
        </w:rPr>
        <w:tab/>
      </w:r>
      <w:r w:rsidRPr="00B46F00">
        <w:rPr>
          <w:rFonts w:ascii="Times New Roman" w:hAnsi="Times New Roman" w:cs="Times New Roman"/>
          <w:sz w:val="24"/>
          <w:szCs w:val="24"/>
        </w:rPr>
        <w:tab/>
        <w:t>Kawan Seiring</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III </w:t>
      </w:r>
      <w:r w:rsidRPr="00B46F00">
        <w:rPr>
          <w:rFonts w:ascii="Times New Roman" w:hAnsi="Times New Roman" w:cs="Times New Roman"/>
          <w:sz w:val="24"/>
          <w:szCs w:val="24"/>
        </w:rPr>
        <w:tab/>
      </w:r>
      <w:r w:rsidRPr="00B46F00">
        <w:rPr>
          <w:rFonts w:ascii="Times New Roman" w:hAnsi="Times New Roman" w:cs="Times New Roman"/>
          <w:sz w:val="24"/>
          <w:szCs w:val="24"/>
        </w:rPr>
        <w:tab/>
        <w:t>Pengobar Semangat</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IV </w:t>
      </w:r>
      <w:r w:rsidRPr="00B46F00">
        <w:rPr>
          <w:rFonts w:ascii="Times New Roman" w:hAnsi="Times New Roman" w:cs="Times New Roman"/>
          <w:sz w:val="24"/>
          <w:szCs w:val="24"/>
        </w:rPr>
        <w:tab/>
      </w:r>
      <w:r w:rsidRPr="00B46F00">
        <w:rPr>
          <w:rFonts w:ascii="Times New Roman" w:hAnsi="Times New Roman" w:cs="Times New Roman"/>
          <w:sz w:val="24"/>
          <w:szCs w:val="24"/>
        </w:rPr>
        <w:tab/>
        <w:t>Senyum di Sekitarku</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V </w:t>
      </w:r>
      <w:r w:rsidRPr="00B46F00">
        <w:rPr>
          <w:rFonts w:ascii="Times New Roman" w:hAnsi="Times New Roman" w:cs="Times New Roman"/>
          <w:sz w:val="24"/>
          <w:szCs w:val="24"/>
        </w:rPr>
        <w:tab/>
      </w:r>
      <w:r w:rsidRPr="00B46F00">
        <w:rPr>
          <w:rFonts w:ascii="Times New Roman" w:hAnsi="Times New Roman" w:cs="Times New Roman"/>
          <w:sz w:val="24"/>
          <w:szCs w:val="24"/>
        </w:rPr>
        <w:tab/>
        <w:t>Bola-bola cokelat</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VI </w:t>
      </w:r>
      <w:r w:rsidRPr="00B46F00">
        <w:rPr>
          <w:rFonts w:ascii="Times New Roman" w:hAnsi="Times New Roman" w:cs="Times New Roman"/>
          <w:sz w:val="24"/>
          <w:szCs w:val="24"/>
        </w:rPr>
        <w:tab/>
      </w:r>
      <w:r w:rsidRPr="00B46F00">
        <w:rPr>
          <w:rFonts w:ascii="Times New Roman" w:hAnsi="Times New Roman" w:cs="Times New Roman"/>
          <w:sz w:val="24"/>
          <w:szCs w:val="24"/>
        </w:rPr>
        <w:tab/>
        <w:t>Tersesat</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VII </w:t>
      </w:r>
      <w:r w:rsidRPr="00B46F00">
        <w:rPr>
          <w:rFonts w:ascii="Times New Roman" w:hAnsi="Times New Roman" w:cs="Times New Roman"/>
          <w:sz w:val="24"/>
          <w:szCs w:val="24"/>
        </w:rPr>
        <w:tab/>
      </w:r>
      <w:r w:rsidRPr="00B46F00">
        <w:rPr>
          <w:rFonts w:ascii="Times New Roman" w:hAnsi="Times New Roman" w:cs="Times New Roman"/>
          <w:sz w:val="24"/>
          <w:szCs w:val="24"/>
        </w:rPr>
        <w:tab/>
        <w:t>Aku dan si Merah</w:t>
      </w:r>
    </w:p>
    <w:p w:rsidR="000A4E61" w:rsidRPr="00B46F00" w:rsidRDefault="000A4E61" w:rsidP="000A4E61">
      <w:pPr>
        <w:spacing w:line="480" w:lineRule="auto"/>
        <w:ind w:left="284" w:firstLine="850"/>
        <w:jc w:val="both"/>
        <w:rPr>
          <w:rFonts w:ascii="Times New Roman" w:hAnsi="Times New Roman" w:cs="Times New Roman"/>
          <w:sz w:val="24"/>
          <w:szCs w:val="24"/>
        </w:rPr>
      </w:pPr>
      <w:r w:rsidRPr="00B46F00">
        <w:rPr>
          <w:rFonts w:ascii="Times New Roman" w:hAnsi="Times New Roman" w:cs="Times New Roman"/>
          <w:sz w:val="24"/>
          <w:szCs w:val="24"/>
        </w:rPr>
        <w:t xml:space="preserve">Bab VIII </w:t>
      </w:r>
      <w:r w:rsidRPr="00B46F00">
        <w:rPr>
          <w:rFonts w:ascii="Times New Roman" w:hAnsi="Times New Roman" w:cs="Times New Roman"/>
          <w:sz w:val="24"/>
          <w:szCs w:val="24"/>
        </w:rPr>
        <w:tab/>
      </w:r>
      <w:r w:rsidRPr="00B46F00">
        <w:rPr>
          <w:rFonts w:ascii="Times New Roman" w:hAnsi="Times New Roman" w:cs="Times New Roman"/>
          <w:sz w:val="24"/>
          <w:szCs w:val="24"/>
        </w:rPr>
        <w:tab/>
        <w:t>Sahabat dari Seberang</w:t>
      </w:r>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Namun pengembangan pada penelitian ini, peneliti mengembangkan media yang terkait dengan Bab VII Materi Aku dan si Merah dalam pembahasan teks narasi.</w:t>
      </w:r>
      <w:r>
        <w:rPr>
          <w:rFonts w:ascii="Times New Roman" w:hAnsi="Times New Roman" w:cs="Times New Roman"/>
          <w:sz w:val="24"/>
          <w:szCs w:val="24"/>
        </w:rPr>
        <w:t xml:space="preserve"> Dengan capaian pembelajaran yaitu :</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serta didik mampu memahami dan menemukan informasi dalam bacaan teks narasi yang dibacakan atau dari media audio visual.</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serta didik dapat menyimak informasi tentang ciri hewan.</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serta didik mampu menjelaskan hal-hal yang dihadapi oleh tokoh cerita pada teks narasi.</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Peserta didik terlibat secara aktif dapat mengajukan pertanyaan dengan jelas, serta dapat menggunakan kata tanya dan kata depan.</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serta didik mempu menceritakan kembali suatu informasi yang dibaca atau didengar dari teks narasi</w:t>
      </w:r>
    </w:p>
    <w:p w:rsidR="000A4E61" w:rsidRDefault="000A4E61" w:rsidP="000A4E61">
      <w:pPr>
        <w:pStyle w:val="ListParagraph"/>
        <w:numPr>
          <w:ilvl w:val="0"/>
          <w:numId w:val="2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serta didik dapat menulis surat berisi pengalaman.</w:t>
      </w:r>
    </w:p>
    <w:p w:rsidR="000A4E61" w:rsidRPr="006F3A3F" w:rsidRDefault="000A4E61" w:rsidP="000A4E61">
      <w:pPr>
        <w:pStyle w:val="ListParagraph"/>
        <w:spacing w:after="0" w:line="240" w:lineRule="auto"/>
        <w:ind w:left="1494"/>
        <w:jc w:val="both"/>
        <w:rPr>
          <w:rFonts w:ascii="Times New Roman" w:hAnsi="Times New Roman" w:cs="Times New Roman"/>
          <w:sz w:val="24"/>
          <w:szCs w:val="24"/>
        </w:rPr>
      </w:pPr>
    </w:p>
    <w:p w:rsidR="000A4E61" w:rsidRPr="00B46F00" w:rsidRDefault="000A4E61" w:rsidP="000A4E61">
      <w:pPr>
        <w:pStyle w:val="Heading2"/>
        <w:numPr>
          <w:ilvl w:val="1"/>
          <w:numId w:val="25"/>
        </w:numPr>
        <w:spacing w:before="0" w:line="480" w:lineRule="auto"/>
        <w:ind w:left="709"/>
        <w:rPr>
          <w:rFonts w:ascii="Times New Roman" w:hAnsi="Times New Roman" w:cs="Times New Roman"/>
          <w:color w:val="auto"/>
          <w:sz w:val="24"/>
          <w:szCs w:val="24"/>
        </w:rPr>
      </w:pPr>
      <w:bookmarkStart w:id="19" w:name="_Toc190691708"/>
      <w:r w:rsidRPr="00B46F00">
        <w:rPr>
          <w:rFonts w:ascii="Times New Roman" w:hAnsi="Times New Roman" w:cs="Times New Roman"/>
          <w:color w:val="auto"/>
          <w:sz w:val="24"/>
          <w:szCs w:val="24"/>
        </w:rPr>
        <w:t>Penelitian Relevan</w:t>
      </w:r>
      <w:bookmarkEnd w:id="19"/>
    </w:p>
    <w:p w:rsidR="000A4E61"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Dengan berlandaskan beberapa referensi yang telah dibaca, penulis mengumpulkan beberapa penelitian relevan yang disajikan dalam bentuk table yaitu sebagi berikut :</w:t>
      </w:r>
    </w:p>
    <w:p w:rsidR="000A4E61" w:rsidRPr="00C771CF" w:rsidRDefault="000A4E61" w:rsidP="000A4E61">
      <w:pPr>
        <w:pStyle w:val="Caption"/>
        <w:jc w:val="center"/>
        <w:rPr>
          <w:rFonts w:ascii="Times New Roman" w:hAnsi="Times New Roman" w:cs="Times New Roman"/>
          <w:color w:val="auto"/>
          <w:sz w:val="36"/>
          <w:szCs w:val="24"/>
        </w:rPr>
      </w:pPr>
      <w:bookmarkStart w:id="20" w:name="_Toc190690722"/>
      <w:bookmarkStart w:id="21" w:name="_Toc190690782"/>
      <w:r w:rsidRPr="00C771CF">
        <w:rPr>
          <w:rFonts w:ascii="Times New Roman" w:hAnsi="Times New Roman" w:cs="Times New Roman"/>
          <w:color w:val="auto"/>
          <w:sz w:val="24"/>
        </w:rPr>
        <w:t>Tabel 2.</w:t>
      </w:r>
      <w:r w:rsidR="00FA21B3" w:rsidRPr="00C771CF">
        <w:rPr>
          <w:rFonts w:ascii="Times New Roman" w:hAnsi="Times New Roman" w:cs="Times New Roman"/>
          <w:color w:val="auto"/>
          <w:sz w:val="24"/>
        </w:rPr>
        <w:fldChar w:fldCharType="begin"/>
      </w:r>
      <w:r w:rsidRPr="00C771CF">
        <w:rPr>
          <w:rFonts w:ascii="Times New Roman" w:hAnsi="Times New Roman" w:cs="Times New Roman"/>
          <w:color w:val="auto"/>
          <w:sz w:val="24"/>
        </w:rPr>
        <w:instrText xml:space="preserve"> SEQ Tabel_2. \* ARABIC </w:instrText>
      </w:r>
      <w:r w:rsidR="00FA21B3" w:rsidRPr="00C771CF">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00FA21B3" w:rsidRPr="00C771CF">
        <w:rPr>
          <w:rFonts w:ascii="Times New Roman" w:hAnsi="Times New Roman" w:cs="Times New Roman"/>
          <w:color w:val="auto"/>
          <w:sz w:val="24"/>
        </w:rPr>
        <w:fldChar w:fldCharType="end"/>
      </w:r>
      <w:r>
        <w:rPr>
          <w:rFonts w:ascii="Times New Roman" w:hAnsi="Times New Roman" w:cs="Times New Roman"/>
          <w:color w:val="auto"/>
          <w:sz w:val="24"/>
        </w:rPr>
        <w:t xml:space="preserve"> Penelitian Relevan</w:t>
      </w:r>
      <w:bookmarkEnd w:id="20"/>
      <w:bookmarkEnd w:id="21"/>
    </w:p>
    <w:tbl>
      <w:tblPr>
        <w:tblStyle w:val="TableGrid"/>
        <w:tblW w:w="0" w:type="auto"/>
        <w:tblInd w:w="284" w:type="dxa"/>
        <w:tblLook w:val="04A0"/>
      </w:tblPr>
      <w:tblGrid>
        <w:gridCol w:w="517"/>
        <w:gridCol w:w="1389"/>
        <w:gridCol w:w="1795"/>
        <w:gridCol w:w="2085"/>
        <w:gridCol w:w="2084"/>
      </w:tblGrid>
      <w:tr w:rsidR="000A4E61" w:rsidRPr="00B46F00" w:rsidTr="00496999">
        <w:trPr>
          <w:trHeight w:val="392"/>
        </w:trPr>
        <w:tc>
          <w:tcPr>
            <w:tcW w:w="525" w:type="dxa"/>
          </w:tcPr>
          <w:p w:rsidR="000A4E61" w:rsidRPr="00B46F00" w:rsidRDefault="000A4E61" w:rsidP="00496999">
            <w:pPr>
              <w:jc w:val="center"/>
              <w:rPr>
                <w:rFonts w:ascii="Times New Roman" w:hAnsi="Times New Roman" w:cs="Times New Roman"/>
                <w:b/>
                <w:sz w:val="24"/>
                <w:szCs w:val="24"/>
              </w:rPr>
            </w:pPr>
            <w:r w:rsidRPr="00B46F00">
              <w:rPr>
                <w:rFonts w:ascii="Times New Roman" w:hAnsi="Times New Roman" w:cs="Times New Roman"/>
                <w:b/>
                <w:sz w:val="24"/>
                <w:szCs w:val="24"/>
              </w:rPr>
              <w:t>No</w:t>
            </w:r>
          </w:p>
        </w:tc>
        <w:tc>
          <w:tcPr>
            <w:tcW w:w="1089" w:type="dxa"/>
          </w:tcPr>
          <w:p w:rsidR="000A4E61" w:rsidRPr="00B46F00" w:rsidRDefault="000A4E61" w:rsidP="00496999">
            <w:pPr>
              <w:jc w:val="center"/>
              <w:rPr>
                <w:rFonts w:ascii="Times New Roman" w:hAnsi="Times New Roman" w:cs="Times New Roman"/>
                <w:b/>
                <w:sz w:val="24"/>
                <w:szCs w:val="24"/>
              </w:rPr>
            </w:pPr>
            <w:r w:rsidRPr="00B46F00">
              <w:rPr>
                <w:rFonts w:ascii="Times New Roman" w:hAnsi="Times New Roman" w:cs="Times New Roman"/>
                <w:b/>
                <w:sz w:val="24"/>
                <w:szCs w:val="24"/>
              </w:rPr>
              <w:t>Nama</w:t>
            </w:r>
          </w:p>
        </w:tc>
        <w:tc>
          <w:tcPr>
            <w:tcW w:w="1896" w:type="dxa"/>
          </w:tcPr>
          <w:p w:rsidR="000A4E61" w:rsidRPr="00B46F00" w:rsidRDefault="000A4E61" w:rsidP="00496999">
            <w:pPr>
              <w:jc w:val="center"/>
              <w:rPr>
                <w:rFonts w:ascii="Times New Roman" w:hAnsi="Times New Roman" w:cs="Times New Roman"/>
                <w:b/>
                <w:sz w:val="24"/>
                <w:szCs w:val="24"/>
              </w:rPr>
            </w:pPr>
            <w:r w:rsidRPr="00B46F00">
              <w:rPr>
                <w:rFonts w:ascii="Times New Roman" w:hAnsi="Times New Roman" w:cs="Times New Roman"/>
                <w:b/>
                <w:sz w:val="24"/>
                <w:szCs w:val="24"/>
              </w:rPr>
              <w:t>Judul</w:t>
            </w:r>
          </w:p>
        </w:tc>
        <w:tc>
          <w:tcPr>
            <w:tcW w:w="2268" w:type="dxa"/>
          </w:tcPr>
          <w:p w:rsidR="000A4E61" w:rsidRPr="00B46F00" w:rsidRDefault="000A4E61" w:rsidP="00496999">
            <w:pPr>
              <w:jc w:val="center"/>
              <w:rPr>
                <w:rFonts w:ascii="Times New Roman" w:hAnsi="Times New Roman" w:cs="Times New Roman"/>
                <w:b/>
                <w:sz w:val="24"/>
                <w:szCs w:val="24"/>
              </w:rPr>
            </w:pPr>
            <w:r w:rsidRPr="00B46F00">
              <w:rPr>
                <w:rFonts w:ascii="Times New Roman" w:hAnsi="Times New Roman" w:cs="Times New Roman"/>
                <w:b/>
                <w:sz w:val="24"/>
                <w:szCs w:val="24"/>
              </w:rPr>
              <w:t>Persamaan</w:t>
            </w:r>
          </w:p>
        </w:tc>
        <w:tc>
          <w:tcPr>
            <w:tcW w:w="2091" w:type="dxa"/>
          </w:tcPr>
          <w:p w:rsidR="000A4E61" w:rsidRPr="00B46F00" w:rsidRDefault="000A4E61" w:rsidP="00496999">
            <w:pPr>
              <w:jc w:val="center"/>
              <w:rPr>
                <w:rFonts w:ascii="Times New Roman" w:hAnsi="Times New Roman" w:cs="Times New Roman"/>
                <w:b/>
                <w:sz w:val="24"/>
                <w:szCs w:val="24"/>
              </w:rPr>
            </w:pPr>
            <w:r w:rsidRPr="00B46F00">
              <w:rPr>
                <w:rFonts w:ascii="Times New Roman" w:hAnsi="Times New Roman" w:cs="Times New Roman"/>
                <w:b/>
                <w:sz w:val="24"/>
                <w:szCs w:val="24"/>
              </w:rPr>
              <w:t>Perbedaan</w:t>
            </w:r>
          </w:p>
        </w:tc>
      </w:tr>
      <w:tr w:rsidR="000A4E61" w:rsidRPr="00B46F00" w:rsidTr="00496999">
        <w:tc>
          <w:tcPr>
            <w:tcW w:w="525" w:type="dxa"/>
          </w:tcPr>
          <w:p w:rsidR="000A4E61" w:rsidRPr="00B46F00" w:rsidRDefault="000A4E61" w:rsidP="00496999">
            <w:pPr>
              <w:rPr>
                <w:rFonts w:ascii="Times New Roman" w:hAnsi="Times New Roman" w:cs="Times New Roman"/>
                <w:sz w:val="24"/>
                <w:szCs w:val="24"/>
              </w:rPr>
            </w:pPr>
            <w:r w:rsidRPr="00B46F00">
              <w:rPr>
                <w:rFonts w:ascii="Times New Roman" w:hAnsi="Times New Roman" w:cs="Times New Roman"/>
                <w:sz w:val="24"/>
                <w:szCs w:val="24"/>
              </w:rPr>
              <w:t>1</w:t>
            </w:r>
          </w:p>
        </w:tc>
        <w:tc>
          <w:tcPr>
            <w:tcW w:w="1089" w:type="dxa"/>
          </w:tcPr>
          <w:p w:rsidR="000A4E61" w:rsidRPr="00B46F00" w:rsidRDefault="00FA21B3" w:rsidP="00496999">
            <w:pPr>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uthor":[{"dropping-particle":"","family":"Lestari","given":"Dinda","non-dropping-particle":"","parse-names":false,"suffix":""},{"dropping-particle":"","family":"Husna","given":"Tiflatul","non-dropping-particle":"","parse-names":false,"suffix":""}],"id":"ITEM-1","issue":"September","issued":{"date-parts":[["2024"]]},"page":"423-434","title":"PENGEMBANGAN MEDIA BIG BOOK BERBASIS KEARIFAN LOKAl PADA PEMBELAJARAN BAHASA INDONESIA MATERI KATA BENDA BUAH- BUAHAN KHAS SUMATRA UTARA KELAS II SEKOLAH DASAR NEGERI 101910 PASAR MIRING TAHUN AJARAN 2023/2024","type":"article-journal","volume":"09"},"uris":["http://www.mendeley.com/documents/?uuid=5829d645-9667-4962-81aa-71ca3ab46b3d"]}],"mendeley":{"formattedCitation":"(Lestari &amp; Husna, 2024)","plainTextFormattedCitation":"(Lestari &amp; Husna, 2024)","previouslyFormattedCitation":"(Lestari &amp; Husna, 2024)"},"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Lestari &amp; Husna, 2024)</w:t>
            </w:r>
            <w:r w:rsidRPr="00B46F00">
              <w:rPr>
                <w:rFonts w:ascii="Times New Roman" w:hAnsi="Times New Roman" w:cs="Times New Roman"/>
                <w:sz w:val="24"/>
                <w:szCs w:val="24"/>
              </w:rPr>
              <w:fldChar w:fldCharType="end"/>
            </w:r>
          </w:p>
        </w:tc>
        <w:tc>
          <w:tcPr>
            <w:tcW w:w="1896"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Pengembangan Media Big Book Berbasis Kearifan Lokal Pada Pembelajaran Bahasa Indonesia Materi Kata Benda Buah-</w:t>
            </w:r>
          </w:p>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Buahan Khas Sumatra Utara Kelas II Sekolah Dasar Negeri 101910 Pasar Miring Tahun Ajaran 2023/2024</w:t>
            </w:r>
          </w:p>
          <w:p w:rsidR="000A4E61" w:rsidRPr="00B46F00" w:rsidRDefault="000A4E61" w:rsidP="00496999">
            <w:pPr>
              <w:jc w:val="both"/>
              <w:rPr>
                <w:rFonts w:ascii="Times New Roman" w:hAnsi="Times New Roman" w:cs="Times New Roman"/>
                <w:b/>
                <w:sz w:val="24"/>
                <w:szCs w:val="24"/>
              </w:rPr>
            </w:pPr>
            <w:r w:rsidRPr="00B46F00">
              <w:rPr>
                <w:rFonts w:ascii="Times New Roman" w:hAnsi="Times New Roman" w:cs="Times New Roman"/>
                <w:sz w:val="24"/>
                <w:szCs w:val="24"/>
              </w:rPr>
              <w:t>Dinda</w:t>
            </w:r>
          </w:p>
        </w:tc>
        <w:tc>
          <w:tcPr>
            <w:tcW w:w="2268" w:type="dxa"/>
          </w:tcPr>
          <w:p w:rsidR="000A4E61" w:rsidRPr="00B46F00" w:rsidRDefault="000A4E61" w:rsidP="000A4E61">
            <w:pPr>
              <w:pStyle w:val="ListParagraph"/>
              <w:numPr>
                <w:ilvl w:val="0"/>
                <w:numId w:val="12"/>
              </w:numPr>
              <w:jc w:val="both"/>
              <w:rPr>
                <w:rFonts w:ascii="Times New Roman" w:hAnsi="Times New Roman" w:cs="Times New Roman"/>
                <w:sz w:val="24"/>
                <w:szCs w:val="24"/>
              </w:rPr>
            </w:pPr>
            <w:r w:rsidRPr="00B46F00">
              <w:rPr>
                <w:rFonts w:ascii="Times New Roman" w:hAnsi="Times New Roman" w:cs="Times New Roman"/>
                <w:sz w:val="24"/>
                <w:szCs w:val="24"/>
              </w:rPr>
              <w:t xml:space="preserve">Penelitian ini menggunakan metode </w:t>
            </w:r>
            <w:r w:rsidRPr="00B46F00">
              <w:rPr>
                <w:rFonts w:ascii="Times New Roman" w:hAnsi="Times New Roman" w:cs="Times New Roman"/>
                <w:i/>
                <w:sz w:val="24"/>
                <w:szCs w:val="24"/>
              </w:rPr>
              <w:t xml:space="preserve">Research and Development </w:t>
            </w:r>
            <w:r w:rsidRPr="00B46F00">
              <w:rPr>
                <w:rFonts w:ascii="Times New Roman" w:hAnsi="Times New Roman" w:cs="Times New Roman"/>
                <w:sz w:val="24"/>
                <w:szCs w:val="24"/>
              </w:rPr>
              <w:t>(</w:t>
            </w:r>
            <w:r w:rsidRPr="00B46F00">
              <w:rPr>
                <w:rFonts w:ascii="Times New Roman" w:hAnsi="Times New Roman" w:cs="Times New Roman"/>
                <w:i/>
                <w:sz w:val="24"/>
                <w:szCs w:val="24"/>
              </w:rPr>
              <w:t>R</w:t>
            </w:r>
            <w:r w:rsidRPr="00B46F00">
              <w:rPr>
                <w:rFonts w:ascii="Times New Roman" w:hAnsi="Times New Roman" w:cs="Times New Roman"/>
                <w:sz w:val="24"/>
                <w:szCs w:val="24"/>
              </w:rPr>
              <w:t>&amp;</w:t>
            </w:r>
            <w:r w:rsidRPr="00B46F00">
              <w:rPr>
                <w:rFonts w:ascii="Times New Roman" w:hAnsi="Times New Roman" w:cs="Times New Roman"/>
                <w:i/>
                <w:sz w:val="24"/>
                <w:szCs w:val="24"/>
              </w:rPr>
              <w:t>D</w:t>
            </w:r>
            <w:r w:rsidRPr="00B46F00">
              <w:rPr>
                <w:rFonts w:ascii="Times New Roman" w:hAnsi="Times New Roman" w:cs="Times New Roman"/>
                <w:sz w:val="24"/>
                <w:szCs w:val="24"/>
              </w:rPr>
              <w:t>) dengan model 4D .</w:t>
            </w:r>
          </w:p>
          <w:p w:rsidR="000A4E61" w:rsidRPr="00B46F00" w:rsidRDefault="000A4E61" w:rsidP="000A4E61">
            <w:pPr>
              <w:pStyle w:val="ListParagraph"/>
              <w:numPr>
                <w:ilvl w:val="0"/>
                <w:numId w:val="12"/>
              </w:numPr>
              <w:jc w:val="both"/>
              <w:rPr>
                <w:rFonts w:ascii="Times New Roman" w:hAnsi="Times New Roman" w:cs="Times New Roman"/>
                <w:sz w:val="24"/>
                <w:szCs w:val="24"/>
              </w:rPr>
            </w:pPr>
            <w:r w:rsidRPr="00B46F00">
              <w:rPr>
                <w:rFonts w:ascii="Times New Roman" w:hAnsi="Times New Roman" w:cs="Times New Roman"/>
                <w:sz w:val="24"/>
                <w:szCs w:val="24"/>
              </w:rPr>
              <w:t>Pada penelitian ini mengembangkan media pembelajaran berbasis kearifan lokal Sumatera Utara.</w:t>
            </w:r>
          </w:p>
        </w:tc>
        <w:tc>
          <w:tcPr>
            <w:tcW w:w="2091"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 xml:space="preserve">Pada penelitian tersebut menggunakan media big book sebagai objek pengembangannya. </w:t>
            </w:r>
          </w:p>
          <w:p w:rsidR="000A4E61" w:rsidRPr="00B46F00" w:rsidRDefault="000A4E61" w:rsidP="00496999">
            <w:pPr>
              <w:jc w:val="both"/>
              <w:rPr>
                <w:rFonts w:ascii="Times New Roman" w:hAnsi="Times New Roman" w:cs="Times New Roman"/>
                <w:sz w:val="24"/>
                <w:szCs w:val="24"/>
              </w:rPr>
            </w:pPr>
          </w:p>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Sedangkan pada penelitian yang saya lakukan ini mengembangkan buku dongeng fabel yang disajikan secara digital berbasis kearifan lokal di Sumatera Utara</w:t>
            </w:r>
          </w:p>
        </w:tc>
      </w:tr>
      <w:tr w:rsidR="000A4E61" w:rsidRPr="00B46F00" w:rsidTr="00496999">
        <w:tc>
          <w:tcPr>
            <w:tcW w:w="525"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2</w:t>
            </w:r>
          </w:p>
        </w:tc>
        <w:tc>
          <w:tcPr>
            <w:tcW w:w="1089" w:type="dxa"/>
          </w:tcPr>
          <w:p w:rsidR="000A4E61" w:rsidRPr="00B46F00" w:rsidRDefault="00FA21B3" w:rsidP="00496999">
            <w:pPr>
              <w:jc w:val="both"/>
              <w:rPr>
                <w:rFonts w:ascii="Times New Roman" w:hAnsi="Times New Roman" w:cs="Times New Roman"/>
                <w:sz w:val="24"/>
                <w:szCs w:val="24"/>
              </w:rPr>
            </w:pPr>
            <w:r w:rsidRPr="00B46F00">
              <w:rPr>
                <w:rFonts w:ascii="Times New Roman" w:hAnsi="Times New Roman" w:cs="Times New Roman"/>
                <w:sz w:val="24"/>
                <w:szCs w:val="24"/>
              </w:rPr>
              <w:fldChar w:fldCharType="begin" w:fldLock="1"/>
            </w:r>
            <w:r w:rsidR="000A4E61" w:rsidRPr="00B46F00">
              <w:rPr>
                <w:rFonts w:ascii="Times New Roman" w:hAnsi="Times New Roman" w:cs="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Rahmadani","given":"","non-dropping-particle":"","parse-names":false,"suffix":""},{"dropping-particle":"","family":"Sutarini","given":"","non-dropping-particle":"","parse-names":false,"suffix":""}],"container-title":"Pendas : Jurnal Ilmiah Pendidikan Dasar","id":"ITEM-1","issue":"2","issued":{"date-parts":[["2024"]]},"title":"PENGEMBANGAN BUKU CERITA ANAK BERBASIS KULTUR BANJAR UNTUK MENINGKATKAN LITERASI BUDAYA SISWA MATA PELAJARAN BAHASA INDONESIA KELAS V SDN 102052 BAGAN KUALA","type":"article-journal","volume":"09"},"uris":["http://www.mendeley.com/documents/?uuid=316cae76-0675-42cb-bf0f-720154f692f3"]}],"mendeley":{"formattedCitation":"(Rahmadani &amp; Sutarini, 2024)","plainTextFormattedCitation":"(Rahmadani &amp; Sutarini, 2024)","previouslyFormattedCitation":"(Rahmadani &amp; Sutarini, 2024)"},"properties":{"noteIndex":0},"schema":"https://github.com/citation-style-language/schema/raw/master/csl-citation.json"}</w:instrText>
            </w:r>
            <w:r w:rsidRPr="00B46F00">
              <w:rPr>
                <w:rFonts w:ascii="Times New Roman" w:hAnsi="Times New Roman" w:cs="Times New Roman"/>
                <w:sz w:val="24"/>
                <w:szCs w:val="24"/>
              </w:rPr>
              <w:fldChar w:fldCharType="separate"/>
            </w:r>
            <w:r w:rsidR="000A4E61" w:rsidRPr="00B46F00">
              <w:rPr>
                <w:rFonts w:ascii="Times New Roman" w:hAnsi="Times New Roman" w:cs="Times New Roman"/>
                <w:noProof/>
                <w:sz w:val="24"/>
                <w:szCs w:val="24"/>
              </w:rPr>
              <w:t>(Rahmadani &amp; Sutarini, 2024)</w:t>
            </w:r>
            <w:r w:rsidRPr="00B46F00">
              <w:rPr>
                <w:rFonts w:ascii="Times New Roman" w:hAnsi="Times New Roman" w:cs="Times New Roman"/>
                <w:sz w:val="24"/>
                <w:szCs w:val="24"/>
              </w:rPr>
              <w:fldChar w:fldCharType="end"/>
            </w:r>
          </w:p>
        </w:tc>
        <w:tc>
          <w:tcPr>
            <w:tcW w:w="1896"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Pengembangan Buku Cerita Anak Berbasis Kultur Banjar</w:t>
            </w:r>
          </w:p>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 xml:space="preserve">Untuk </w:t>
            </w:r>
            <w:r w:rsidRPr="00B46F00">
              <w:rPr>
                <w:rFonts w:ascii="Times New Roman" w:hAnsi="Times New Roman" w:cs="Times New Roman"/>
                <w:sz w:val="24"/>
                <w:szCs w:val="24"/>
              </w:rPr>
              <w:lastRenderedPageBreak/>
              <w:t>Meningkatkan Literasi Budaya Siswa Mata Pelajaran Bahasa Indonesia Kelas V Sdn 102052 Bagan Kuala</w:t>
            </w:r>
          </w:p>
          <w:p w:rsidR="000A4E61" w:rsidRPr="00B46F00" w:rsidRDefault="000A4E61" w:rsidP="00496999">
            <w:pPr>
              <w:jc w:val="both"/>
              <w:rPr>
                <w:rFonts w:ascii="Times New Roman" w:hAnsi="Times New Roman" w:cs="Times New Roman"/>
                <w:sz w:val="24"/>
                <w:szCs w:val="24"/>
              </w:rPr>
            </w:pPr>
          </w:p>
        </w:tc>
        <w:tc>
          <w:tcPr>
            <w:tcW w:w="2268"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Penelitian sama-sama mengaitkan unsur kearifan lokal, serta pengembangan ini </w:t>
            </w:r>
            <w:r w:rsidRPr="00B46F00">
              <w:rPr>
                <w:rFonts w:ascii="Times New Roman" w:hAnsi="Times New Roman" w:cs="Times New Roman"/>
                <w:sz w:val="24"/>
                <w:szCs w:val="24"/>
              </w:rPr>
              <w:lastRenderedPageBreak/>
              <w:t>juga bertujuan untuk menciptakan suatu produk media pembelajaran yang inovatif dan menrik yang ditujukan pada tingkat Sekolah Dasar</w:t>
            </w:r>
          </w:p>
        </w:tc>
        <w:tc>
          <w:tcPr>
            <w:tcW w:w="2091"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lastRenderedPageBreak/>
              <w:t xml:space="preserve">Pada penelitian tersebut mengembangkan media buku cerita anak berbasis </w:t>
            </w:r>
            <w:r w:rsidRPr="00B46F00">
              <w:rPr>
                <w:rFonts w:ascii="Times New Roman" w:hAnsi="Times New Roman" w:cs="Times New Roman"/>
                <w:sz w:val="24"/>
                <w:szCs w:val="24"/>
              </w:rPr>
              <w:lastRenderedPageBreak/>
              <w:t>kultur banjar, serta menggunakan model ADDIE.</w:t>
            </w:r>
          </w:p>
          <w:p w:rsidR="000A4E61" w:rsidRPr="00B46F00" w:rsidRDefault="000A4E61" w:rsidP="00496999">
            <w:pPr>
              <w:jc w:val="both"/>
              <w:rPr>
                <w:rFonts w:ascii="Times New Roman" w:hAnsi="Times New Roman" w:cs="Times New Roman"/>
                <w:sz w:val="24"/>
                <w:szCs w:val="24"/>
              </w:rPr>
            </w:pPr>
          </w:p>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Sedangkan pada penelitian yang saya lakukan yaitu mengembangkan media buku dongeng fabel digital yang berbasis dengan kearifan lokal Sumatera Utara yang mengaitkan dengan budaya suku melayu dan jawa.</w:t>
            </w:r>
          </w:p>
        </w:tc>
      </w:tr>
      <w:tr w:rsidR="000A4E61" w:rsidRPr="00B46F00" w:rsidTr="00496999">
        <w:tc>
          <w:tcPr>
            <w:tcW w:w="525"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lastRenderedPageBreak/>
              <w:t>3</w:t>
            </w:r>
          </w:p>
        </w:tc>
        <w:tc>
          <w:tcPr>
            <w:tcW w:w="1089"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Try Ayunda Tasya, Nurmairina</w:t>
            </w:r>
          </w:p>
        </w:tc>
        <w:tc>
          <w:tcPr>
            <w:tcW w:w="1896"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Pengembangan Media Komik Berbasis Kearifan Lokal Sumatera Utara Pada Mata Pelajaran Ipas Materi Daerahku Dan Kekayaan Alamnya Di Kelas IV SD</w:t>
            </w:r>
          </w:p>
        </w:tc>
        <w:tc>
          <w:tcPr>
            <w:tcW w:w="2268"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Mengembangkan media yang berbasis kearifan lokal.</w:t>
            </w:r>
          </w:p>
        </w:tc>
        <w:tc>
          <w:tcPr>
            <w:tcW w:w="2091" w:type="dxa"/>
          </w:tcPr>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Pada penelitian tersebut lebih terfokus pada pengembangan media komik dan pada pembelajaran IPAS.</w:t>
            </w:r>
          </w:p>
          <w:p w:rsidR="000A4E61" w:rsidRPr="00B46F00" w:rsidRDefault="000A4E61" w:rsidP="00496999">
            <w:pPr>
              <w:jc w:val="both"/>
              <w:rPr>
                <w:rFonts w:ascii="Times New Roman" w:hAnsi="Times New Roman" w:cs="Times New Roman"/>
                <w:sz w:val="24"/>
                <w:szCs w:val="24"/>
              </w:rPr>
            </w:pPr>
            <w:r w:rsidRPr="00B46F00">
              <w:rPr>
                <w:rFonts w:ascii="Times New Roman" w:hAnsi="Times New Roman" w:cs="Times New Roman"/>
                <w:sz w:val="24"/>
                <w:szCs w:val="24"/>
              </w:rPr>
              <w:t>Sedangkan pada penelitian ini lebih berfokus pada pengembangan media buku dongeng fabel dan pada mata pelajaran bahasa Indonesia.</w:t>
            </w:r>
          </w:p>
        </w:tc>
      </w:tr>
    </w:tbl>
    <w:p w:rsidR="000A4E61" w:rsidRPr="00B46F00" w:rsidRDefault="000A4E61" w:rsidP="000A4E61">
      <w:pPr>
        <w:spacing w:after="0" w:line="480" w:lineRule="auto"/>
        <w:jc w:val="both"/>
        <w:rPr>
          <w:rFonts w:ascii="Times New Roman" w:hAnsi="Times New Roman" w:cs="Times New Roman"/>
          <w:b/>
          <w:sz w:val="24"/>
          <w:szCs w:val="24"/>
        </w:rPr>
      </w:pPr>
    </w:p>
    <w:p w:rsidR="000A4E61" w:rsidRPr="00B46F00" w:rsidRDefault="000A4E61" w:rsidP="000A4E61">
      <w:pPr>
        <w:pStyle w:val="Heading2"/>
        <w:numPr>
          <w:ilvl w:val="1"/>
          <w:numId w:val="12"/>
        </w:numPr>
        <w:spacing w:line="480" w:lineRule="auto"/>
        <w:rPr>
          <w:rFonts w:ascii="Times New Roman" w:hAnsi="Times New Roman" w:cs="Times New Roman"/>
          <w:color w:val="auto"/>
          <w:sz w:val="24"/>
          <w:szCs w:val="24"/>
        </w:rPr>
      </w:pPr>
      <w:bookmarkStart w:id="22" w:name="_Toc190691709"/>
      <w:r w:rsidRPr="00B46F00">
        <w:rPr>
          <w:rFonts w:ascii="Times New Roman" w:hAnsi="Times New Roman" w:cs="Times New Roman"/>
          <w:color w:val="auto"/>
          <w:sz w:val="24"/>
          <w:szCs w:val="24"/>
        </w:rPr>
        <w:t>Kerangka Berfikir</w:t>
      </w:r>
      <w:bookmarkEnd w:id="22"/>
    </w:p>
    <w:p w:rsidR="000A4E61" w:rsidRPr="00B46F00" w:rsidRDefault="000A4E61" w:rsidP="000A4E61">
      <w:pPr>
        <w:spacing w:after="0" w:line="480" w:lineRule="auto"/>
        <w:ind w:firstLine="709"/>
        <w:jc w:val="both"/>
        <w:rPr>
          <w:rFonts w:ascii="Times New Roman" w:hAnsi="Times New Roman" w:cs="Times New Roman"/>
          <w:sz w:val="24"/>
          <w:szCs w:val="24"/>
        </w:rPr>
      </w:pPr>
      <w:r w:rsidRPr="00B46F00">
        <w:rPr>
          <w:rFonts w:ascii="Times New Roman" w:hAnsi="Times New Roman" w:cs="Times New Roman"/>
          <w:sz w:val="24"/>
          <w:szCs w:val="24"/>
        </w:rPr>
        <w:t>Buku dongeng fabel ini disusun dengan proses pengembangan sehingga memanfaatkan literatur yang ada untuk dijadikan buku dongeng yang sesuai dengan kebutuhan peserta didik.</w:t>
      </w:r>
    </w:p>
    <w:p w:rsidR="000A4E61" w:rsidRPr="00B46F00" w:rsidRDefault="000A4E61" w:rsidP="000A4E61">
      <w:pPr>
        <w:spacing w:line="480" w:lineRule="auto"/>
        <w:ind w:firstLine="709"/>
        <w:jc w:val="both"/>
        <w:rPr>
          <w:rFonts w:ascii="Times New Roman" w:hAnsi="Times New Roman" w:cs="Times New Roman"/>
          <w:sz w:val="24"/>
          <w:szCs w:val="24"/>
        </w:rPr>
      </w:pPr>
      <w:r w:rsidRPr="00B46F00">
        <w:rPr>
          <w:rFonts w:ascii="Times New Roman" w:hAnsi="Times New Roman" w:cs="Times New Roman"/>
          <w:noProof/>
          <w:sz w:val="24"/>
          <w:szCs w:val="24"/>
          <w:lang w:val="en-US"/>
        </w:rPr>
        <w:lastRenderedPageBreak/>
        <w:drawing>
          <wp:anchor distT="0" distB="0" distL="114300" distR="114300" simplePos="0" relativeHeight="251659264" behindDoc="0" locked="0" layoutInCell="1" allowOverlap="1">
            <wp:simplePos x="0" y="0"/>
            <wp:positionH relativeFrom="column">
              <wp:posOffset>-26035</wp:posOffset>
            </wp:positionH>
            <wp:positionV relativeFrom="paragraph">
              <wp:posOffset>1288253</wp:posOffset>
            </wp:positionV>
            <wp:extent cx="5071730" cy="644333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berfikir.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71730" cy="6443330"/>
                    </a:xfrm>
                    <a:prstGeom prst="rect">
                      <a:avLst/>
                    </a:prstGeom>
                  </pic:spPr>
                </pic:pic>
              </a:graphicData>
            </a:graphic>
          </wp:anchor>
        </w:drawing>
      </w:r>
      <w:r w:rsidRPr="00B46F00">
        <w:rPr>
          <w:rFonts w:ascii="Times New Roman" w:hAnsi="Times New Roman" w:cs="Times New Roman"/>
          <w:sz w:val="24"/>
          <w:szCs w:val="24"/>
        </w:rPr>
        <w:t>Buku dongeng dikembangkan sebagai suatu alternatif dalam proses pembelajaran Bahasa Indonesia yang mampu menambah pengetahuan dan menarik perhatian peserta didik. Secara umum kerangka berpikir dalam penelitian ini digambarkan sebagai berikut:</w:t>
      </w: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szCs w:val="24"/>
        </w:rPr>
      </w:pPr>
    </w:p>
    <w:p w:rsidR="000A4E61" w:rsidRDefault="000A4E61" w:rsidP="000A4E61">
      <w:pPr>
        <w:rPr>
          <w:rFonts w:ascii="Times New Roman" w:hAnsi="Times New Roman" w:cs="Times New Roman"/>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0A4E61" w:rsidRDefault="000A4E61" w:rsidP="000A4E61">
      <w:pPr>
        <w:pStyle w:val="Caption"/>
        <w:jc w:val="center"/>
        <w:rPr>
          <w:rFonts w:ascii="Times New Roman" w:hAnsi="Times New Roman" w:cs="Times New Roman"/>
          <w:color w:val="auto"/>
          <w:sz w:val="24"/>
        </w:rPr>
      </w:pPr>
    </w:p>
    <w:p w:rsidR="00C217DB" w:rsidRPr="000A4E61" w:rsidRDefault="000A4E61" w:rsidP="000A4E61">
      <w:pPr>
        <w:pStyle w:val="Caption"/>
        <w:jc w:val="center"/>
      </w:pPr>
      <w:r w:rsidRPr="00C6554F">
        <w:rPr>
          <w:rFonts w:ascii="Times New Roman" w:hAnsi="Times New Roman" w:cs="Times New Roman"/>
          <w:color w:val="auto"/>
          <w:sz w:val="24"/>
        </w:rPr>
        <w:t>Gambar 2.</w:t>
      </w:r>
      <w:r w:rsidR="00FA21B3" w:rsidRPr="00C6554F">
        <w:rPr>
          <w:rFonts w:ascii="Times New Roman" w:hAnsi="Times New Roman" w:cs="Times New Roman"/>
          <w:color w:val="auto"/>
          <w:sz w:val="24"/>
        </w:rPr>
        <w:fldChar w:fldCharType="begin"/>
      </w:r>
      <w:r w:rsidRPr="00C6554F">
        <w:rPr>
          <w:rFonts w:ascii="Times New Roman" w:hAnsi="Times New Roman" w:cs="Times New Roman"/>
          <w:color w:val="auto"/>
          <w:sz w:val="24"/>
        </w:rPr>
        <w:instrText xml:space="preserve"> SEQ Gambar_2. \* ARABIC </w:instrText>
      </w:r>
      <w:r w:rsidR="00FA21B3" w:rsidRPr="00C6554F">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00FA21B3" w:rsidRPr="00C6554F">
        <w:rPr>
          <w:rFonts w:ascii="Times New Roman" w:hAnsi="Times New Roman" w:cs="Times New Roman"/>
          <w:color w:val="auto"/>
          <w:sz w:val="24"/>
        </w:rPr>
        <w:fldChar w:fldCharType="end"/>
      </w:r>
      <w:r w:rsidRPr="00C6554F">
        <w:rPr>
          <w:rFonts w:ascii="Times New Roman" w:hAnsi="Times New Roman" w:cs="Times New Roman"/>
          <w:color w:val="auto"/>
          <w:sz w:val="24"/>
        </w:rPr>
        <w:t xml:space="preserve"> Kerangka Berpikir</w:t>
      </w:r>
    </w:p>
    <w:sectPr w:rsidR="00C217DB" w:rsidRPr="000A4E61" w:rsidSect="005A7B5D">
      <w:headerReference w:type="even" r:id="rId14"/>
      <w:headerReference w:type="default" r:id="rId15"/>
      <w:footerReference w:type="even" r:id="rId16"/>
      <w:footerReference w:type="default" r:id="rId17"/>
      <w:headerReference w:type="first" r:id="rId18"/>
      <w:footerReference w:type="first" r:id="rId19"/>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6EB4" w:rsidRDefault="00376EB4" w:rsidP="005A7B5D">
      <w:pPr>
        <w:spacing w:after="0" w:line="240" w:lineRule="auto"/>
      </w:pPr>
      <w:r>
        <w:separator/>
      </w:r>
    </w:p>
  </w:endnote>
  <w:endnote w:type="continuationSeparator" w:id="1">
    <w:p w:rsidR="00376EB4" w:rsidRDefault="00376EB4" w:rsidP="005A7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4E61" w:rsidRDefault="000A4E6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2940964"/>
      <w:docPartObj>
        <w:docPartGallery w:val="Page Numbers (Bottom of Page)"/>
        <w:docPartUnique/>
      </w:docPartObj>
    </w:sdtPr>
    <w:sdtEndPr>
      <w:rPr>
        <w:rFonts w:ascii="Times New Roman" w:hAnsi="Times New Roman" w:cs="Times New Roman"/>
        <w:noProof/>
      </w:rPr>
    </w:sdtEndPr>
    <w:sdtContent>
      <w:p w:rsidR="000A4E61" w:rsidRPr="00C818B5" w:rsidRDefault="00FA21B3">
        <w:pPr>
          <w:pStyle w:val="Footer"/>
          <w:jc w:val="center"/>
          <w:rPr>
            <w:rFonts w:ascii="Times New Roman" w:hAnsi="Times New Roman" w:cs="Times New Roman"/>
          </w:rPr>
        </w:pPr>
        <w:r w:rsidRPr="00C818B5">
          <w:rPr>
            <w:rFonts w:ascii="Times New Roman" w:hAnsi="Times New Roman" w:cs="Times New Roman"/>
          </w:rPr>
          <w:fldChar w:fldCharType="begin"/>
        </w:r>
        <w:r w:rsidR="000A4E61" w:rsidRPr="00C818B5">
          <w:rPr>
            <w:rFonts w:ascii="Times New Roman" w:hAnsi="Times New Roman" w:cs="Times New Roman"/>
          </w:rPr>
          <w:instrText xml:space="preserve"> PAGE   \* MERGEFORMAT </w:instrText>
        </w:r>
        <w:r w:rsidRPr="00C818B5">
          <w:rPr>
            <w:rFonts w:ascii="Times New Roman" w:hAnsi="Times New Roman" w:cs="Times New Roman"/>
          </w:rPr>
          <w:fldChar w:fldCharType="separate"/>
        </w:r>
        <w:r w:rsidR="00DF7925">
          <w:rPr>
            <w:rFonts w:ascii="Times New Roman" w:hAnsi="Times New Roman" w:cs="Times New Roman"/>
            <w:noProof/>
          </w:rPr>
          <w:t>10</w:t>
        </w:r>
        <w:r w:rsidRPr="00C818B5">
          <w:rPr>
            <w:rFonts w:ascii="Times New Roman" w:hAnsi="Times New Roman" w:cs="Times New Roman"/>
            <w:noProof/>
          </w:rPr>
          <w:fldChar w:fldCharType="end"/>
        </w:r>
      </w:p>
    </w:sdtContent>
  </w:sdt>
  <w:p w:rsidR="000A4E61" w:rsidRDefault="000A4E6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4E61" w:rsidRDefault="000A4E6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5A7B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6EB4" w:rsidRDefault="00376EB4" w:rsidP="005A7B5D">
      <w:pPr>
        <w:spacing w:after="0" w:line="240" w:lineRule="auto"/>
      </w:pPr>
      <w:r>
        <w:separator/>
      </w:r>
    </w:p>
  </w:footnote>
  <w:footnote w:type="continuationSeparator" w:id="1">
    <w:p w:rsidR="00376EB4" w:rsidRDefault="00376EB4" w:rsidP="005A7B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4E61" w:rsidRDefault="00FA21B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1" o:spid="_x0000_s2065"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4E61" w:rsidRDefault="00FA21B3">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2" o:spid="_x0000_s2066"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0A4E61" w:rsidRPr="00AA23D4" w:rsidRDefault="000A4E61" w:rsidP="00AA23D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4E61" w:rsidRDefault="00FA21B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0" o:spid="_x0000_s2064"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A21B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4" o:spid="_x0000_s2068"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A21B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5" o:spid="_x0000_s2069"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B5D" w:rsidRDefault="00FA21B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897143" o:spid="_x0000_s2067"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851FC"/>
    <w:multiLevelType w:val="hybridMultilevel"/>
    <w:tmpl w:val="04BC133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CF95AE4"/>
    <w:multiLevelType w:val="hybridMultilevel"/>
    <w:tmpl w:val="7A800D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9AA49C0"/>
    <w:multiLevelType w:val="hybridMultilevel"/>
    <w:tmpl w:val="DED89D82"/>
    <w:lvl w:ilvl="0" w:tplc="1D04A650">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2164C4E"/>
    <w:multiLevelType w:val="hybridMultilevel"/>
    <w:tmpl w:val="B978DD50"/>
    <w:lvl w:ilvl="0" w:tplc="F380254E">
      <w:start w:val="1"/>
      <w:numFmt w:val="decimal"/>
      <w:lvlText w:val="2.1.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5BD006B"/>
    <w:multiLevelType w:val="hybridMultilevel"/>
    <w:tmpl w:val="BF687E02"/>
    <w:lvl w:ilvl="0" w:tplc="BAC6B70A">
      <w:start w:val="2"/>
      <w:numFmt w:val="decimal"/>
      <w:lvlText w:val="2.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70F300C"/>
    <w:multiLevelType w:val="hybridMultilevel"/>
    <w:tmpl w:val="0C30D486"/>
    <w:lvl w:ilvl="0" w:tplc="12C0BE18">
      <w:start w:val="1"/>
      <w:numFmt w:val="decimal"/>
      <w:lvlText w:val="2.%1.3"/>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DFD7EB9"/>
    <w:multiLevelType w:val="multilevel"/>
    <w:tmpl w:val="0F06BD5A"/>
    <w:lvl w:ilvl="0">
      <w:start w:val="1"/>
      <w:numFmt w:val="decimal"/>
      <w:lvlText w:val="%1."/>
      <w:lvlJc w:val="left"/>
      <w:pPr>
        <w:ind w:left="1080" w:hanging="360"/>
      </w:pPr>
      <w:rPr>
        <w:rFonts w:hint="default"/>
      </w:rPr>
    </w:lvl>
    <w:lvl w:ilvl="1">
      <w:start w:val="1"/>
      <w:numFmt w:val="decimal"/>
      <w:isLgl/>
      <w:lvlText w:val="%1.%2"/>
      <w:lvlJc w:val="left"/>
      <w:pPr>
        <w:ind w:left="1380" w:hanging="660"/>
      </w:pPr>
      <w:rPr>
        <w:rFonts w:hint="default"/>
      </w:rPr>
    </w:lvl>
    <w:lvl w:ilvl="2">
      <w:start w:val="1"/>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2FA167FF"/>
    <w:multiLevelType w:val="hybridMultilevel"/>
    <w:tmpl w:val="CD92E246"/>
    <w:lvl w:ilvl="0" w:tplc="C7C44D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21C2267"/>
    <w:multiLevelType w:val="hybridMultilevel"/>
    <w:tmpl w:val="C1DCCE78"/>
    <w:lvl w:ilvl="0" w:tplc="A6CC50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4350DB4"/>
    <w:multiLevelType w:val="hybridMultilevel"/>
    <w:tmpl w:val="E2F8E5A0"/>
    <w:lvl w:ilvl="0" w:tplc="37ECD3AA">
      <w:start w:val="1"/>
      <w:numFmt w:val="decimal"/>
      <w:lvlText w:val="2.%1.4"/>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A307FD0"/>
    <w:multiLevelType w:val="hybridMultilevel"/>
    <w:tmpl w:val="91A85D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5CE325D"/>
    <w:multiLevelType w:val="multilevel"/>
    <w:tmpl w:val="9CE229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7B82B33"/>
    <w:multiLevelType w:val="hybridMultilevel"/>
    <w:tmpl w:val="EAD48A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887212F"/>
    <w:multiLevelType w:val="hybridMultilevel"/>
    <w:tmpl w:val="ACE8E9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9E64469"/>
    <w:multiLevelType w:val="multilevel"/>
    <w:tmpl w:val="84A4FE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54FC117E"/>
    <w:multiLevelType w:val="hybridMultilevel"/>
    <w:tmpl w:val="7A487C10"/>
    <w:lvl w:ilvl="0" w:tplc="0DCA7A48">
      <w:start w:val="1"/>
      <w:numFmt w:val="decimal"/>
      <w:lvlText w:val="2.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83F225C"/>
    <w:multiLevelType w:val="hybridMultilevel"/>
    <w:tmpl w:val="14626840"/>
    <w:lvl w:ilvl="0" w:tplc="B7ACDD22">
      <w:start w:val="1"/>
      <w:numFmt w:val="decimal"/>
      <w:lvlText w:val="4.1.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5136735"/>
    <w:multiLevelType w:val="hybridMultilevel"/>
    <w:tmpl w:val="451210E8"/>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68F2671D"/>
    <w:multiLevelType w:val="hybridMultilevel"/>
    <w:tmpl w:val="4D6CBBB2"/>
    <w:lvl w:ilvl="0" w:tplc="55004AA0">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nsid w:val="6EFC790E"/>
    <w:multiLevelType w:val="hybridMultilevel"/>
    <w:tmpl w:val="BF607B4E"/>
    <w:lvl w:ilvl="0" w:tplc="26585E2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0">
    <w:nsid w:val="714D5E1F"/>
    <w:multiLevelType w:val="hybridMultilevel"/>
    <w:tmpl w:val="BA002416"/>
    <w:lvl w:ilvl="0" w:tplc="466E3BA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91726F8"/>
    <w:multiLevelType w:val="multilevel"/>
    <w:tmpl w:val="B7A0E27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7A6B3271"/>
    <w:multiLevelType w:val="hybridMultilevel"/>
    <w:tmpl w:val="0D2470CE"/>
    <w:lvl w:ilvl="0" w:tplc="3809000F">
      <w:start w:val="1"/>
      <w:numFmt w:val="decimal"/>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23">
    <w:nsid w:val="7D492ED3"/>
    <w:multiLevelType w:val="hybridMultilevel"/>
    <w:tmpl w:val="2398FC2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F2F761C"/>
    <w:multiLevelType w:val="hybridMultilevel"/>
    <w:tmpl w:val="E2CA1D2A"/>
    <w:lvl w:ilvl="0" w:tplc="82487D5C">
      <w:start w:val="2"/>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1"/>
  </w:num>
  <w:num w:numId="4">
    <w:abstractNumId w:val="6"/>
  </w:num>
  <w:num w:numId="5">
    <w:abstractNumId w:val="10"/>
  </w:num>
  <w:num w:numId="6">
    <w:abstractNumId w:val="18"/>
  </w:num>
  <w:num w:numId="7">
    <w:abstractNumId w:val="20"/>
  </w:num>
  <w:num w:numId="8">
    <w:abstractNumId w:val="13"/>
  </w:num>
  <w:num w:numId="9">
    <w:abstractNumId w:val="17"/>
  </w:num>
  <w:num w:numId="10">
    <w:abstractNumId w:val="1"/>
  </w:num>
  <w:num w:numId="11">
    <w:abstractNumId w:val="7"/>
  </w:num>
  <w:num w:numId="12">
    <w:abstractNumId w:val="21"/>
  </w:num>
  <w:num w:numId="13">
    <w:abstractNumId w:val="12"/>
  </w:num>
  <w:num w:numId="14">
    <w:abstractNumId w:val="0"/>
  </w:num>
  <w:num w:numId="15">
    <w:abstractNumId w:val="23"/>
  </w:num>
  <w:num w:numId="16">
    <w:abstractNumId w:val="22"/>
  </w:num>
  <w:num w:numId="17">
    <w:abstractNumId w:val="15"/>
  </w:num>
  <w:num w:numId="18">
    <w:abstractNumId w:val="4"/>
  </w:num>
  <w:num w:numId="19">
    <w:abstractNumId w:val="24"/>
  </w:num>
  <w:num w:numId="20">
    <w:abstractNumId w:val="16"/>
  </w:num>
  <w:num w:numId="21">
    <w:abstractNumId w:val="5"/>
  </w:num>
  <w:num w:numId="22">
    <w:abstractNumId w:val="3"/>
  </w:num>
  <w:num w:numId="23">
    <w:abstractNumId w:val="9"/>
  </w:num>
  <w:num w:numId="24">
    <w:abstractNumId w:val="19"/>
  </w:num>
  <w:num w:numId="2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Mwcx7XKNfs8XPdCeciBf+jP7G4c=" w:salt="AwhdlObZu1RERWHP3nRB7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A7B5D"/>
    <w:rsid w:val="000A4E61"/>
    <w:rsid w:val="00376EB4"/>
    <w:rsid w:val="005A7B5D"/>
    <w:rsid w:val="00990C6F"/>
    <w:rsid w:val="00C217DB"/>
    <w:rsid w:val="00DF7925"/>
    <w:rsid w:val="00E66C87"/>
    <w:rsid w:val="00F454AC"/>
    <w:rsid w:val="00FA21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E61"/>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E61"/>
    <w:rPr>
      <w:lang w:val="en-ID"/>
    </w:rPr>
  </w:style>
  <w:style w:type="paragraph" w:styleId="Heading1">
    <w:name w:val="heading 1"/>
    <w:basedOn w:val="Normal"/>
    <w:next w:val="Normal"/>
    <w:link w:val="Heading1Char"/>
    <w:uiPriority w:val="9"/>
    <w:qFormat/>
    <w:rsid w:val="00C217DB"/>
    <w:pPr>
      <w:tabs>
        <w:tab w:val="left" w:pos="2910"/>
      </w:tabs>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66C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4E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B5D"/>
    <w:rPr>
      <w:rFonts w:ascii="Tahoma" w:hAnsi="Tahoma" w:cs="Tahoma"/>
      <w:sz w:val="16"/>
      <w:szCs w:val="16"/>
    </w:rPr>
  </w:style>
  <w:style w:type="paragraph" w:styleId="Header">
    <w:name w:val="header"/>
    <w:basedOn w:val="Normal"/>
    <w:link w:val="HeaderChar"/>
    <w:uiPriority w:val="99"/>
    <w:unhideWhenUsed/>
    <w:rsid w:val="005A7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B5D"/>
  </w:style>
  <w:style w:type="paragraph" w:styleId="Footer">
    <w:name w:val="footer"/>
    <w:basedOn w:val="Normal"/>
    <w:link w:val="FooterChar"/>
    <w:uiPriority w:val="99"/>
    <w:unhideWhenUsed/>
    <w:rsid w:val="005A7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B5D"/>
  </w:style>
  <w:style w:type="character" w:customStyle="1" w:styleId="Heading1Char">
    <w:name w:val="Heading 1 Char"/>
    <w:basedOn w:val="DefaultParagraphFont"/>
    <w:link w:val="Heading1"/>
    <w:uiPriority w:val="9"/>
    <w:rsid w:val="00C217DB"/>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C217DB"/>
    <w:pPr>
      <w:outlineLvl w:val="9"/>
    </w:pPr>
    <w:rPr>
      <w:lang w:val="en-US" w:eastAsia="ja-JP"/>
    </w:rPr>
  </w:style>
  <w:style w:type="paragraph" w:styleId="TOC1">
    <w:name w:val="toc 1"/>
    <w:basedOn w:val="Normal"/>
    <w:next w:val="Normal"/>
    <w:autoRedefine/>
    <w:uiPriority w:val="39"/>
    <w:unhideWhenUsed/>
    <w:rsid w:val="00C217DB"/>
    <w:pPr>
      <w:tabs>
        <w:tab w:val="right" w:leader="dot" w:pos="7938"/>
      </w:tabs>
      <w:spacing w:after="0" w:line="480" w:lineRule="auto"/>
    </w:pPr>
    <w:rPr>
      <w:rFonts w:ascii="Times New Roman" w:hAnsi="Times New Roman" w:cs="Times New Roman"/>
      <w:b/>
      <w:noProof/>
    </w:rPr>
  </w:style>
  <w:style w:type="paragraph" w:styleId="TOC2">
    <w:name w:val="toc 2"/>
    <w:basedOn w:val="Normal"/>
    <w:next w:val="Normal"/>
    <w:autoRedefine/>
    <w:uiPriority w:val="39"/>
    <w:unhideWhenUsed/>
    <w:rsid w:val="00C217DB"/>
    <w:pPr>
      <w:tabs>
        <w:tab w:val="right" w:leader="dot" w:pos="8080"/>
      </w:tabs>
      <w:spacing w:after="0" w:line="480" w:lineRule="auto"/>
      <w:ind w:left="1276"/>
    </w:pPr>
  </w:style>
  <w:style w:type="paragraph" w:styleId="TOC3">
    <w:name w:val="toc 3"/>
    <w:basedOn w:val="Normal"/>
    <w:next w:val="Normal"/>
    <w:autoRedefine/>
    <w:uiPriority w:val="39"/>
    <w:unhideWhenUsed/>
    <w:rsid w:val="00C217DB"/>
    <w:pPr>
      <w:tabs>
        <w:tab w:val="right" w:leader="dot" w:pos="8080"/>
      </w:tabs>
      <w:spacing w:after="0" w:line="480" w:lineRule="auto"/>
      <w:ind w:left="1843"/>
    </w:pPr>
  </w:style>
  <w:style w:type="character" w:styleId="Hyperlink">
    <w:name w:val="Hyperlink"/>
    <w:basedOn w:val="DefaultParagraphFont"/>
    <w:uiPriority w:val="99"/>
    <w:unhideWhenUsed/>
    <w:rsid w:val="00C217DB"/>
    <w:rPr>
      <w:color w:val="0000FF" w:themeColor="hyperlink"/>
      <w:u w:val="single"/>
    </w:rPr>
  </w:style>
  <w:style w:type="paragraph" w:styleId="TableofFigures">
    <w:name w:val="table of figures"/>
    <w:basedOn w:val="Normal"/>
    <w:next w:val="Normal"/>
    <w:uiPriority w:val="99"/>
    <w:unhideWhenUsed/>
    <w:rsid w:val="00C217DB"/>
    <w:pPr>
      <w:spacing w:after="0"/>
    </w:pPr>
  </w:style>
  <w:style w:type="character" w:customStyle="1" w:styleId="Heading2Char">
    <w:name w:val="Heading 2 Char"/>
    <w:basedOn w:val="DefaultParagraphFont"/>
    <w:link w:val="Heading2"/>
    <w:uiPriority w:val="9"/>
    <w:rsid w:val="00E66C87"/>
    <w:rPr>
      <w:rFonts w:asciiTheme="majorHAnsi" w:eastAsiaTheme="majorEastAsia" w:hAnsiTheme="majorHAnsi" w:cstheme="majorBidi"/>
      <w:b/>
      <w:bCs/>
      <w:color w:val="4F81BD" w:themeColor="accent1"/>
      <w:sz w:val="26"/>
      <w:szCs w:val="26"/>
      <w:lang w:val="en-ID"/>
    </w:rPr>
  </w:style>
  <w:style w:type="paragraph" w:styleId="ListParagraph">
    <w:name w:val="List Paragraph"/>
    <w:basedOn w:val="Normal"/>
    <w:uiPriority w:val="34"/>
    <w:qFormat/>
    <w:rsid w:val="00E66C87"/>
    <w:pPr>
      <w:ind w:left="720"/>
      <w:contextualSpacing/>
    </w:pPr>
  </w:style>
  <w:style w:type="character" w:customStyle="1" w:styleId="Heading3Char">
    <w:name w:val="Heading 3 Char"/>
    <w:basedOn w:val="DefaultParagraphFont"/>
    <w:link w:val="Heading3"/>
    <w:uiPriority w:val="9"/>
    <w:rsid w:val="000A4E61"/>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0A4E6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A4E61"/>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 Id="rId2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20631</Words>
  <Characters>117599</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8:29:00Z</dcterms:created>
  <dcterms:modified xsi:type="dcterms:W3CDTF">2025-11-19T08:29:00Z</dcterms:modified>
</cp:coreProperties>
</file>